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 xml:space="preserve">EAB populations, several biological control </w:t>
      </w:r>
      <w:proofErr w:type="gramStart"/>
      <w:r w:rsidR="007C4625" w:rsidRPr="00820BED">
        <w:t>agents</w:t>
      </w:r>
      <w:proofErr w:type="gramEnd"/>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366A347E"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w:t>
      </w:r>
      <w:r w:rsidR="005D078C" w:rsidRPr="005D078C">
        <w:t>Zhang &amp; Huang</w:t>
      </w:r>
      <w:r w:rsidR="005D078C" w:rsidRPr="005D078C">
        <w:t xml:space="preserve"> </w:t>
      </w:r>
      <w:r w:rsidR="007869AF">
        <w:t xml:space="preserve">(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64ED6998"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8F5AEE">
        <w:instrText xml:space="preserve"> ADDIN ZOTERO_ITEM CSL_CITATION {"citationID":"lDHkTG0D","properties":{"formattedCitation":"(Smith 2006, Engelken et al. 2020)","plainCitation":"(Smith 2006,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2954CF">
        <w:fldChar w:fldCharType="separate"/>
      </w:r>
      <w:r w:rsidR="008F5AEE" w:rsidRPr="008F5AEE">
        <w:t>(Smith 2006, Engelken et al. 2020)</w:t>
      </w:r>
      <w:r w:rsidR="002954CF">
        <w:fldChar w:fldCharType="end"/>
      </w:r>
      <w:r w:rsidR="004748E0">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lastRenderedPageBreak/>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To further explore 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 xml:space="preserve">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15"/>
      <w:commentRangeEnd w:id="20"/>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623C3AD4"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0"/>
      <w:commentRangeStart w:id="31"/>
      <w:r w:rsidRPr="00820BED">
        <w:rPr>
          <w:b/>
          <w:bCs/>
        </w:rPr>
        <w:t>Results:</w:t>
      </w:r>
      <w:commentRangeEnd w:id="30"/>
      <w:r w:rsidR="0094650A" w:rsidRPr="00820BED">
        <w:rPr>
          <w:rStyle w:val="CommentReference"/>
          <w:sz w:val="24"/>
          <w:szCs w:val="24"/>
        </w:rPr>
        <w:commentReference w:id="30"/>
      </w:r>
      <w:commentRangeEnd w:id="31"/>
      <w:r w:rsidR="006153D3">
        <w:rPr>
          <w:rStyle w:val="CommentReference"/>
        </w:rPr>
        <w:commentReference w:id="31"/>
      </w:r>
    </w:p>
    <w:p w14:paraId="3EE0C654" w14:textId="77777777" w:rsidR="00262184" w:rsidRPr="00820BED" w:rsidRDefault="00262184"/>
    <w:p w14:paraId="25A104BD" w14:textId="373664D2"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w:t>
      </w:r>
      <w:r w:rsidR="00A2476D">
        <w:t xml:space="preserve">just </w:t>
      </w:r>
      <w:r w:rsidR="009D52C2">
        <w:t>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E92140">
        <w:t xml:space="preserve">in the 18 m </w:t>
      </w:r>
      <w:r w:rsidR="008A4344">
        <w:t>radius plots</w:t>
      </w:r>
      <w:r w:rsidR="007257CF">
        <w:t xml:space="preserve">, including </w:t>
      </w:r>
      <w:proofErr w:type="gramStart"/>
      <w:r w:rsidR="00C35460">
        <w:t>a 2.9</w:t>
      </w:r>
      <w:proofErr w:type="gramEnd"/>
      <w:r w:rsidR="00C35460">
        <w:t xml:space="preserve">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w:t>
      </w:r>
      <w:commentRangeStart w:id="32"/>
      <w:commentRangeStart w:id="33"/>
      <w:r w:rsidR="00215397" w:rsidRPr="00820BED">
        <w:t>.</w:t>
      </w:r>
      <w:commentRangeEnd w:id="32"/>
      <w:r w:rsidR="00215397" w:rsidRPr="00820BED">
        <w:rPr>
          <w:rStyle w:val="CommentReference"/>
        </w:rPr>
        <w:commentReference w:id="32"/>
      </w:r>
      <w:commentRangeEnd w:id="33"/>
      <w:r w:rsidR="002677B5">
        <w:rPr>
          <w:rStyle w:val="CommentReference"/>
        </w:rPr>
        <w:commentReference w:id="33"/>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caught in pan traps.</w:t>
      </w:r>
      <w:r w:rsidR="00E5769B">
        <w:br/>
      </w:r>
    </w:p>
    <w:p w14:paraId="0B804AF3" w14:textId="051F8B65" w:rsidR="006850DC" w:rsidRPr="00E5769B" w:rsidRDefault="002C0631" w:rsidP="002C0631">
      <w:pPr>
        <w:rPr>
          <w:u w:val="single"/>
        </w:rPr>
      </w:pPr>
      <w:commentRangeStart w:id="34"/>
      <w:commentRangeEnd w:id="34"/>
      <w:r w:rsidRPr="00820BED">
        <w:rPr>
          <w:rStyle w:val="CommentReference"/>
          <w:sz w:val="24"/>
          <w:szCs w:val="24"/>
        </w:rPr>
        <w:commentReference w:id="34"/>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lastRenderedPageBreak/>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5"/>
      <w:commentRangeStart w:id="36"/>
      <w:commentRangeEnd w:id="35"/>
      <w:r w:rsidR="00AF6EB4">
        <w:rPr>
          <w:rStyle w:val="CommentReference"/>
        </w:rPr>
        <w:commentReference w:id="35"/>
      </w:r>
      <w:commentRangeEnd w:id="36"/>
      <w:r w:rsidR="00873DE8">
        <w:rPr>
          <w:rStyle w:val="CommentReference"/>
        </w:rPr>
        <w:commentReference w:id="36"/>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7"/>
      <w:r w:rsidRPr="00820BED">
        <w:rPr>
          <w:b/>
          <w:bCs/>
        </w:rPr>
        <w:t xml:space="preserve">Table 1. </w:t>
      </w:r>
      <w:r w:rsidRPr="00820BED">
        <w:t>Density</w:t>
      </w:r>
      <w:commentRangeEnd w:id="37"/>
      <w:r w:rsidR="00235111">
        <w:rPr>
          <w:rStyle w:val="CommentReference"/>
        </w:rPr>
        <w:commentReference w:id="37"/>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commentRangeStart w:id="38"/>
      <w:r w:rsidR="00384D96" w:rsidRPr="00820BED">
        <w:t>.</w:t>
      </w:r>
      <w:commentRangeEnd w:id="38"/>
      <w:r w:rsidR="00FD66C9">
        <w:rPr>
          <w:rStyle w:val="CommentReference"/>
        </w:rPr>
        <w:commentReference w:id="38"/>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39"/>
      <w:commentRangeStart w:id="40"/>
      <w:r w:rsidRPr="00820BED">
        <w:t>within a DBH bin</w:t>
      </w:r>
      <w:commentRangeEnd w:id="39"/>
      <w:r w:rsidR="00322F3B">
        <w:rPr>
          <w:rStyle w:val="CommentReference"/>
        </w:rPr>
        <w:commentReference w:id="39"/>
      </w:r>
      <w:commentRangeEnd w:id="40"/>
      <w:r w:rsidR="009A7953">
        <w:rPr>
          <w:rStyle w:val="CommentReference"/>
        </w:rPr>
        <w:commentReference w:id="40"/>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1"/>
      <w:commentRangeStart w:id="42"/>
      <w:r w:rsidR="00387E01" w:rsidRPr="00820BED">
        <w:rPr>
          <w:u w:val="single"/>
        </w:rPr>
        <w:t>in hydric stands</w:t>
      </w:r>
      <w:commentRangeEnd w:id="41"/>
      <w:r w:rsidR="00E51A1C">
        <w:rPr>
          <w:rStyle w:val="CommentReference"/>
        </w:rPr>
        <w:commentReference w:id="41"/>
      </w:r>
      <w:commentRangeEnd w:id="42"/>
      <w:r w:rsidR="002351DF">
        <w:rPr>
          <w:rStyle w:val="CommentReference"/>
        </w:rPr>
        <w:commentReference w:id="42"/>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commentRangeStart w:id="43"/>
      <w:commentRangeEnd w:id="43"/>
      <w:r w:rsidR="005137AF">
        <w:rPr>
          <w:rStyle w:val="CommentReference"/>
        </w:rPr>
        <w:commentReference w:id="43"/>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lastRenderedPageBreak/>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62E337A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r w:rsidR="00625ED8">
        <w:t xml:space="preserve"> </w:t>
      </w:r>
      <w:r w:rsidR="007D75CF">
        <w:t xml:space="preserve">Boxplot boundaries represent the </w:t>
      </w:r>
      <w:r w:rsidR="008E5F5B">
        <w:t>25</w:t>
      </w:r>
      <w:r w:rsidR="007D75CF">
        <w:t>th and</w:t>
      </w:r>
      <w:r w:rsidR="008E5F5B">
        <w:t xml:space="preserve"> 75</w:t>
      </w:r>
      <w:r w:rsidR="007D75CF">
        <w:t xml:space="preserve">th </w:t>
      </w:r>
      <w:r w:rsidR="008E5F5B">
        <w:t>percentiles</w:t>
      </w:r>
      <w:r w:rsidR="00706B6B">
        <w:t xml:space="preserve">, while center line within the box is the </w:t>
      </w:r>
      <w:r w:rsidR="00B41174">
        <w:t>median</w:t>
      </w:r>
      <w:r w:rsidR="00706B6B">
        <w:t>.</w:t>
      </w:r>
    </w:p>
    <w:p w14:paraId="47AAE140" w14:textId="77777777" w:rsidR="0085560D" w:rsidRDefault="0085560D"/>
    <w:p w14:paraId="7886F615" w14:textId="77777777" w:rsidR="00743430" w:rsidRDefault="00743430"/>
    <w:p w14:paraId="162A98AA" w14:textId="4EC8051B" w:rsidR="0085560D" w:rsidRDefault="00CA62BA">
      <w:r w:rsidRPr="00CA62BA">
        <w:rPr>
          <w:noProof/>
        </w:rPr>
        <w:lastRenderedPageBreak/>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lastRenderedPageBreak/>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066BEC07" w:rsidR="008B0E15" w:rsidRDefault="00CD3EE8" w:rsidP="008B0E15">
      <w:r>
        <w:t xml:space="preserve">Over two decades since EAB was first detected in North America, </w:t>
      </w:r>
      <w:r w:rsidR="00793767">
        <w:t xml:space="preserve">we characterized </w:t>
      </w:r>
      <w:proofErr w:type="gramStart"/>
      <w:r w:rsidR="00793767">
        <w:t>ash</w:t>
      </w:r>
      <w:proofErr w:type="gramEnd"/>
      <w:r w:rsidR="00793767">
        <w:t xml:space="preserve"> survival and regeneration in forests that have experienced the longest history of </w:t>
      </w:r>
      <w:r w:rsidR="00DE75D6">
        <w:t>EAB impacts.</w:t>
      </w:r>
      <w:r w:rsidR="008B0E15" w:rsidRPr="00820BED">
        <w:t xml:space="preserve"> </w:t>
      </w:r>
      <w:r w:rsidR="00794899">
        <w:t>We found that ash</w:t>
      </w:r>
      <w:r w:rsidR="00C26271">
        <w:t xml:space="preserve"> regeneration </w:t>
      </w:r>
      <w:r w:rsidR="00DE75D6">
        <w:t xml:space="preserve">was </w:t>
      </w:r>
      <w:r w:rsidR="00C26271">
        <w:t xml:space="preserve">still present in these </w:t>
      </w:r>
      <w:r w:rsidR="00056996">
        <w:t xml:space="preserve">post-outbreak forests, although EAB </w:t>
      </w:r>
      <w:r w:rsidR="00E22CA8">
        <w:t>continues to</w:t>
      </w:r>
      <w:r w:rsidR="00CC343A">
        <w:t xml:space="preserve"> impact populations of ash</w:t>
      </w:r>
      <w:r w:rsidR="00E22CA8">
        <w:t xml:space="preserve">. </w:t>
      </w:r>
      <w:r w:rsidR="006760C3">
        <w:t xml:space="preserve">Ash </w:t>
      </w:r>
      <w:r w:rsidR="004E72AE">
        <w:t>regeneration remain</w:t>
      </w:r>
      <w:r w:rsidR="006760C3">
        <w:t>ed</w:t>
      </w:r>
      <w:r w:rsidR="004E72AE">
        <w:t xml:space="preserve"> at the seedling or sapling stages</w:t>
      </w:r>
      <w:r w:rsidR="006760C3">
        <w:t xml:space="preserve"> in mesic and xeric forests, but in</w:t>
      </w:r>
      <w:r w:rsidR="001A04EC">
        <w:t xml:space="preserve"> hydric forests, </w:t>
      </w:r>
      <w:r w:rsidR="005D6A80">
        <w:t>ash regeneration consisted of trees in size classes susceptible to EAB</w:t>
      </w:r>
      <w:r w:rsidR="00D01F60">
        <w:t>.</w:t>
      </w:r>
      <w:r w:rsidR="00B35772">
        <w:t xml:space="preserve"> Parasitoids introduced to control EAB populations have </w:t>
      </w:r>
      <w:proofErr w:type="gramStart"/>
      <w:r w:rsidR="00B35772">
        <w:t>established</w:t>
      </w:r>
      <w:proofErr w:type="gramEnd"/>
      <w:r w:rsidR="00B35772">
        <w:t xml:space="preserve"> in the region, and</w:t>
      </w:r>
      <w:r w:rsidR="00431FDC">
        <w:t xml:space="preserve"> we recover</w:t>
      </w:r>
      <w:r w:rsidR="00AB195C">
        <w:t>ed</w:t>
      </w:r>
      <w:r w:rsidR="00431FDC">
        <w:t xml:space="preserve"> three </w:t>
      </w:r>
      <w:r w:rsidR="00B35772">
        <w:t>species</w:t>
      </w:r>
      <w:r w:rsidR="00431FDC">
        <w:t xml:space="preserve">, albeit </w:t>
      </w:r>
      <w:r w:rsidR="00B96848">
        <w:t>in</w:t>
      </w:r>
      <w:r w:rsidR="00431FDC">
        <w:t xml:space="preserve"> low numbers</w:t>
      </w:r>
      <w:r w:rsidR="00352D76">
        <w:t>.</w:t>
      </w:r>
      <w:r w:rsidR="00F3530F">
        <w:t xml:space="preserve"> </w:t>
      </w:r>
    </w:p>
    <w:p w14:paraId="72340615" w14:textId="77777777" w:rsidR="001129AF" w:rsidRDefault="001129AF" w:rsidP="008B0E15"/>
    <w:p w14:paraId="58989097" w14:textId="3D4946C8" w:rsidR="00073F8A" w:rsidRDefault="0089587A" w:rsidP="008B0E15">
      <w:r>
        <w:t>Stages of a</w:t>
      </w:r>
      <w:r w:rsidR="001129AF">
        <w:t xml:space="preserve">sh regeneration </w:t>
      </w:r>
      <w:r w:rsidR="00BA1A0E">
        <w:t xml:space="preserve">varied based on forest soil hydrology. </w:t>
      </w:r>
      <w:r w:rsidR="001129AF">
        <w:t xml:space="preserve">In dry xeric and riparian mesic forests, ash seedlings were a prominent component of the </w:t>
      </w:r>
      <w:r w:rsidR="00724A4B">
        <w:t>understory layer</w:t>
      </w:r>
      <w:r w:rsidR="001129AF">
        <w:t xml:space="preserve">, but ash trees </w:t>
      </w:r>
      <w:r w:rsidR="00F73C8E">
        <w:t>&gt;2.5 cm DBH</w:t>
      </w:r>
      <w:r w:rsidR="001129AF">
        <w:t xml:space="preserve"> were mostly absent. In hydric swamp forests, we found low numbers of seedlings, but </w:t>
      </w:r>
      <w:r w:rsidR="00A52BC5">
        <w:t xml:space="preserve">higher </w:t>
      </w:r>
      <w:r w:rsidR="001129AF">
        <w:t>densities of</w:t>
      </w:r>
      <w:r w:rsidR="00F73C8E">
        <w:t xml:space="preserve"> ash in the 2.5-10 cm DBH range</w:t>
      </w:r>
      <w:r w:rsidR="001129AF">
        <w:t xml:space="preserve">. This suggests a difference in growth rate, whereby ash regeneration </w:t>
      </w:r>
      <w:r w:rsidR="006D029C">
        <w:t xml:space="preserve">tended to be </w:t>
      </w:r>
      <w:r w:rsidR="00BB2AEF">
        <w:t>more advanced</w:t>
      </w:r>
      <w:r w:rsidR="001129AF">
        <w:t xml:space="preserve"> in hydric forests. In our study locations, the hydric transects </w:t>
      </w:r>
      <w:r w:rsidR="00D31C92">
        <w:t xml:space="preserve">previously </w:t>
      </w:r>
      <w:r w:rsidR="001129AF">
        <w:t xml:space="preserve">had </w:t>
      </w:r>
      <w:r w:rsidR="00F0530B">
        <w:t>a higher density of ash in the</w:t>
      </w:r>
      <w:r w:rsidR="007E706E">
        <w:t xml:space="preserve"> </w:t>
      </w:r>
      <w:r w:rsidR="001129AF">
        <w:t>canopy than mesic or xeric transects, which</w:t>
      </w:r>
      <w:r w:rsidR="00AA6153">
        <w:t>, following canopy ash mortality, may have</w:t>
      </w:r>
      <w:r w:rsidR="001129AF">
        <w:t xml:space="preserve"> </w:t>
      </w:r>
      <w:r w:rsidR="00416CDD">
        <w:t>resulted</w:t>
      </w:r>
      <w:commentRangeStart w:id="44"/>
      <w:commentRangeStart w:id="45"/>
      <w:r w:rsidR="00416CDD">
        <w:t xml:space="preserve"> in </w:t>
      </w:r>
      <w:r w:rsidR="00662E05">
        <w:t xml:space="preserve">multi-tree gaps </w:t>
      </w:r>
      <w:r w:rsidR="001129AF">
        <w:fldChar w:fldCharType="begin"/>
      </w:r>
      <w:r w:rsidR="001129AF">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1129AF">
        <w:fldChar w:fldCharType="separate"/>
      </w:r>
      <w:r w:rsidR="001129AF" w:rsidRPr="00A03B46">
        <w:t>(Klooster 2012)</w:t>
      </w:r>
      <w:r w:rsidR="001129AF">
        <w:fldChar w:fldCharType="end"/>
      </w:r>
      <w:commentRangeEnd w:id="44"/>
      <w:r w:rsidR="00416CDD">
        <w:rPr>
          <w:rStyle w:val="CommentReference"/>
        </w:rPr>
        <w:commentReference w:id="44"/>
      </w:r>
      <w:commentRangeEnd w:id="45"/>
      <w:r w:rsidR="00093562">
        <w:rPr>
          <w:rStyle w:val="CommentReference"/>
        </w:rPr>
        <w:commentReference w:id="45"/>
      </w:r>
      <w:r w:rsidR="001129AF">
        <w:t xml:space="preserve">. </w:t>
      </w:r>
      <w:r w:rsidR="00C755CC">
        <w:t xml:space="preserve">Furthermore, overall </w:t>
      </w:r>
      <w:r w:rsidR="00173196">
        <w:t xml:space="preserve">canopy </w:t>
      </w:r>
      <w:r w:rsidR="00D202D1">
        <w:t xml:space="preserve">tree </w:t>
      </w:r>
      <w:r w:rsidR="00173196">
        <w:t>cover was</w:t>
      </w:r>
      <w:r w:rsidR="0092168C">
        <w:t xml:space="preserve"> lower in hydric forests</w:t>
      </w:r>
      <w:r w:rsidR="006B5B90">
        <w:t xml:space="preserve"> than mesic or xeric</w:t>
      </w:r>
      <w:r w:rsidR="00362B83">
        <w:t xml:space="preserve"> </w:t>
      </w:r>
      <w:r w:rsidR="005C36F1">
        <w:t xml:space="preserve">forests </w:t>
      </w:r>
      <w:r w:rsidR="00362B83">
        <w:fldChar w:fldCharType="begin"/>
      </w:r>
      <w:r w:rsidR="00C4620B">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362B83">
        <w:fldChar w:fldCharType="separate"/>
      </w:r>
      <w:r w:rsidR="00C4620B" w:rsidRPr="00C4620B">
        <w:t>(Smith 2006, Klooster 2012)</w:t>
      </w:r>
      <w:r w:rsidR="00362B83">
        <w:fldChar w:fldCharType="end"/>
      </w:r>
      <w:r w:rsidR="006B5B90">
        <w:t xml:space="preserve">. </w:t>
      </w:r>
      <w:r w:rsidR="001129AF">
        <w:t xml:space="preserve">Multi-tree gaps </w:t>
      </w:r>
      <w:r w:rsidR="00DD0221">
        <w:t xml:space="preserve">and </w:t>
      </w:r>
      <w:proofErr w:type="gramStart"/>
      <w:r w:rsidR="00DD0221">
        <w:t>high</w:t>
      </w:r>
      <w:r w:rsidR="00271364">
        <w:t xml:space="preserve"> </w:t>
      </w:r>
      <w:r w:rsidR="00D202D1">
        <w:t>light</w:t>
      </w:r>
      <w:proofErr w:type="gramEnd"/>
      <w:r w:rsidR="00D202D1">
        <w:t xml:space="preserve"> availability </w:t>
      </w:r>
      <w:r w:rsidR="001129AF">
        <w:t xml:space="preserve">likely allowed surviving ash </w:t>
      </w:r>
      <w:commentRangeStart w:id="46"/>
      <w:r w:rsidR="001129AF">
        <w:t>regeneration to grow quickly as</w:t>
      </w:r>
      <w:commentRangeEnd w:id="46"/>
      <w:r w:rsidR="007B04F1">
        <w:rPr>
          <w:rStyle w:val="CommentReference"/>
        </w:rPr>
        <w:commentReference w:id="46"/>
      </w:r>
      <w:r w:rsidR="001129AF">
        <w:t xml:space="preserve"> EAB populations declined following canopy ash mortality. </w:t>
      </w:r>
      <w:r w:rsidR="00323FF5">
        <w:t xml:space="preserve">Furthermore, black and green ash, which are highly tolerant of </w:t>
      </w:r>
      <w:r w:rsidR="0005711E">
        <w:t xml:space="preserve">flooding, </w:t>
      </w:r>
      <w:r w:rsidR="001F00F0">
        <w:t xml:space="preserve">likely had </w:t>
      </w:r>
      <w:r w:rsidR="00004ECD">
        <w:t>an advantage</w:t>
      </w:r>
      <w:r w:rsidR="00924E7F">
        <w:t xml:space="preserve"> in hydric forests</w:t>
      </w:r>
      <w:r w:rsidR="00004ECD">
        <w:t xml:space="preserve"> over other </w:t>
      </w:r>
      <w:r w:rsidR="00924E7F">
        <w:t xml:space="preserve">co-occurring </w:t>
      </w:r>
      <w:r w:rsidR="00004ECD">
        <w:t xml:space="preserve">plants, such as </w:t>
      </w:r>
      <w:r w:rsidR="00DB5B96" w:rsidRPr="00DB5B96">
        <w:rPr>
          <w:i/>
          <w:iCs/>
        </w:rPr>
        <w:t xml:space="preserve">C. </w:t>
      </w:r>
      <w:proofErr w:type="spellStart"/>
      <w:r w:rsidR="00DB5B96" w:rsidRPr="00DB5B96">
        <w:rPr>
          <w:i/>
          <w:iCs/>
        </w:rPr>
        <w:t>caroliniana</w:t>
      </w:r>
      <w:proofErr w:type="spellEnd"/>
      <w:r w:rsidR="00004ECD">
        <w:t>, which are less flood tolerant</w:t>
      </w:r>
      <w:r w:rsidR="00DB5B96">
        <w:t xml:space="preserve"> (Table S5)</w:t>
      </w:r>
      <w:r w:rsidR="00664B89">
        <w:t xml:space="preserve"> </w:t>
      </w:r>
      <w:r w:rsidR="00664B89">
        <w:fldChar w:fldCharType="begin"/>
      </w:r>
      <w:r w:rsidR="00664B89">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64B89">
        <w:fldChar w:fldCharType="separate"/>
      </w:r>
      <w:r w:rsidR="00664B89" w:rsidRPr="00664B89">
        <w:t>(Niinemets and Valladares 2006)</w:t>
      </w:r>
      <w:r w:rsidR="00664B89">
        <w:fldChar w:fldCharType="end"/>
      </w:r>
      <w:r w:rsidR="00004ECD">
        <w:t>.</w:t>
      </w:r>
      <w:r w:rsidR="00664B89">
        <w:t xml:space="preserve"> </w:t>
      </w:r>
      <w:r w:rsidR="001129AF">
        <w:t xml:space="preserve">In contrast, mesic and xeric forests may have developed mostly single-tree gaps from </w:t>
      </w:r>
      <w:r w:rsidR="00E37D4D">
        <w:t xml:space="preserve">isolated </w:t>
      </w:r>
      <w:r w:rsidR="001129AF">
        <w:t>ash canopy trees, allowing neighboring non-ash canopy trees to fill the gaps</w:t>
      </w:r>
      <w:r w:rsidR="00612C6F">
        <w:t xml:space="preserve"> before saplings could grow</w:t>
      </w:r>
      <w:r w:rsidR="00CC3C9B">
        <w:t xml:space="preserve"> substantially</w:t>
      </w:r>
      <w:r w:rsidR="001129AF">
        <w:t xml:space="preserve">. </w:t>
      </w:r>
      <w:r w:rsidR="00CC3C9B">
        <w:t xml:space="preserve">In fact, saplings underneath mature canopy trees may require more than one </w:t>
      </w:r>
      <w:r w:rsidR="00502998">
        <w:t>tree-f</w:t>
      </w:r>
      <w:r w:rsidR="00E70640">
        <w:t>all</w:t>
      </w:r>
      <w:r w:rsidR="00CC3C9B">
        <w:t xml:space="preserve"> event in order to reach the canopy</w:t>
      </w:r>
      <w:r w:rsidR="00E70640">
        <w:t xml:space="preserve">, due to the rapid canopy expansion of neighboring mature trees </w:t>
      </w:r>
      <w:r w:rsidR="005061F3">
        <w:fldChar w:fldCharType="begin"/>
      </w:r>
      <w:r w:rsidR="005061F3">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005061F3">
        <w:fldChar w:fldCharType="separate"/>
      </w:r>
      <w:r w:rsidR="005061F3" w:rsidRPr="005061F3">
        <w:t>(Runkle and Yetter 1987)</w:t>
      </w:r>
      <w:r w:rsidR="005061F3">
        <w:fldChar w:fldCharType="end"/>
      </w:r>
      <w:r w:rsidR="00CC3C9B">
        <w:t xml:space="preserve">. </w:t>
      </w:r>
      <w:r w:rsidR="000A750D">
        <w:t xml:space="preserve">Other studies of </w:t>
      </w:r>
      <w:r w:rsidR="007F092B">
        <w:t xml:space="preserve">forests after EAB invasion </w:t>
      </w:r>
      <w:r w:rsidR="000A750D">
        <w:t xml:space="preserve">have similarly found rapid </w:t>
      </w:r>
      <w:r w:rsidR="00CC69DA">
        <w:t>growth</w:t>
      </w:r>
      <w:r w:rsidR="000A750D">
        <w:t xml:space="preserve"> of canopy trees</w:t>
      </w:r>
      <w:r w:rsidR="003A11D9">
        <w:t>, such as sugar maples,</w:t>
      </w:r>
      <w:r w:rsidR="000A750D">
        <w:t xml:space="preserve"> to fill gaps left by </w:t>
      </w:r>
      <w:r w:rsidR="00016453">
        <w:t>ash mortality</w:t>
      </w:r>
      <w:r w:rsidR="007F092B">
        <w:t xml:space="preserve"> </w:t>
      </w:r>
      <w:r w:rsidR="007F092B">
        <w:fldChar w:fldCharType="begin"/>
      </w:r>
      <w:r w:rsidR="007F092B">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7F092B">
        <w:fldChar w:fldCharType="separate"/>
      </w:r>
      <w:r w:rsidR="007F092B" w:rsidRPr="007F092B">
        <w:t>(Costilow et al. 2017, Hoven et al. 2020)</w:t>
      </w:r>
      <w:r w:rsidR="007F092B">
        <w:fldChar w:fldCharType="end"/>
      </w:r>
      <w:r w:rsidR="00016453">
        <w:t>.</w:t>
      </w:r>
    </w:p>
    <w:p w14:paraId="39F05D18" w14:textId="77777777" w:rsidR="008B0E15" w:rsidRDefault="008B0E15" w:rsidP="008B0E15"/>
    <w:p w14:paraId="6B260891" w14:textId="1790DFAA" w:rsidR="002068A1" w:rsidRPr="005C462D" w:rsidRDefault="00BE792F" w:rsidP="008B0E15">
      <w:r>
        <w:t>Although ash seedlings were abundant in these post-outbreak forests, n</w:t>
      </w:r>
      <w:r w:rsidR="00E1601F">
        <w:t>ewly germinated ash seedlings w</w:t>
      </w:r>
      <w:r w:rsidR="006635C8">
        <w:t>ere not</w:t>
      </w:r>
      <w:r w:rsidR="007F1FBC">
        <w:t xml:space="preserve"> observed</w:t>
      </w:r>
      <w:r w:rsidR="008317CB">
        <w:t xml:space="preserve">, as indicated by the lack of cotyledons on almost all </w:t>
      </w:r>
      <w:r w:rsidR="00450D76">
        <w:t xml:space="preserve">(99.9 %) of </w:t>
      </w:r>
      <w:r w:rsidR="008317CB">
        <w:t>ash seedlings</w:t>
      </w:r>
      <w:r w:rsidR="00450D76">
        <w:t xml:space="preserve"> observed in 2024-2025</w:t>
      </w:r>
      <w:r w:rsidR="008317CB">
        <w:t>.</w:t>
      </w:r>
      <w:r w:rsidR="00EB75FB">
        <w:t xml:space="preserve"> </w:t>
      </w:r>
      <w:r w:rsidR="00DC1485">
        <w:t xml:space="preserve">The most plausible explanation is that ash seedlings are simply persisting from before 2008, when new germination </w:t>
      </w:r>
      <w:r w:rsidR="009026F8">
        <w:t xml:space="preserve">from the seed bank </w:t>
      </w:r>
      <w:r w:rsidR="00DC1485">
        <w:t>ceased.</w:t>
      </w:r>
      <w:r w:rsidR="005B4194">
        <w:t xml:space="preserve"> While </w:t>
      </w:r>
      <w:r w:rsidR="00CD01E0">
        <w:t>mortality and promotions in size class appear to have impacted some seedlings, a sizeable number (</w:t>
      </w:r>
      <w:r w:rsidR="00CA33E7">
        <w:t>~</w:t>
      </w:r>
      <w:r w:rsidR="00A266BF">
        <w:t>16,500 seedlings ha</w:t>
      </w:r>
      <w:r w:rsidR="00A266BF">
        <w:rPr>
          <w:vertAlign w:val="superscript"/>
        </w:rPr>
        <w:t>-1</w:t>
      </w:r>
      <w:r w:rsidR="00A266BF">
        <w:t xml:space="preserve"> for those under 137 cm tall) </w:t>
      </w:r>
      <w:r w:rsidR="00983E14">
        <w:t>remain in these long-term monitoring plots</w:t>
      </w:r>
      <w:r w:rsidR="001B771B">
        <w:t xml:space="preserve"> </w:t>
      </w:r>
      <w:r w:rsidR="001B771B">
        <w:fldChar w:fldCharType="begin"/>
      </w:r>
      <w:r w:rsidR="001B771B">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B771B">
        <w:fldChar w:fldCharType="separate"/>
      </w:r>
      <w:r w:rsidR="001B771B" w:rsidRPr="001B771B">
        <w:t>(Klooster et al. 2013)</w:t>
      </w:r>
      <w:r w:rsidR="001B771B">
        <w:fldChar w:fldCharType="end"/>
      </w:r>
      <w:commentRangeStart w:id="47"/>
      <w:r w:rsidR="00983E14">
        <w:t>.</w:t>
      </w:r>
      <w:commentRangeEnd w:id="47"/>
      <w:r w:rsidR="009026F8">
        <w:rPr>
          <w:rStyle w:val="CommentReference"/>
        </w:rPr>
        <w:commentReference w:id="47"/>
      </w:r>
      <w:r w:rsidR="00F97AB7">
        <w:t xml:space="preserve"> While this density of surviving seedlings is </w:t>
      </w:r>
      <w:r w:rsidR="00E86340">
        <w:t>on the higher side of values obtained by other studies</w:t>
      </w:r>
      <w:r w:rsidR="00FB6905">
        <w:t xml:space="preserve">, it generally confirms the consensus that </w:t>
      </w:r>
      <w:r w:rsidR="00471689">
        <w:t xml:space="preserve">ash seedlings </w:t>
      </w:r>
      <w:r w:rsidR="009026F8">
        <w:t xml:space="preserve">persist </w:t>
      </w:r>
      <w:r w:rsidR="00FB1FCB">
        <w:t xml:space="preserve">for long time periods in forest understories </w:t>
      </w:r>
      <w:r w:rsidR="00276BE5">
        <w:fldChar w:fldCharType="begin"/>
      </w:r>
      <w:r w:rsidR="00E3007A">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276BE5">
        <w:fldChar w:fldCharType="separate"/>
      </w:r>
      <w:r w:rsidR="00E3007A" w:rsidRPr="00E3007A">
        <w:t>(Engelken et al. 2020, Siegert et al. 2021, Morris et al. 2023)</w:t>
      </w:r>
      <w:r w:rsidR="00276BE5">
        <w:fldChar w:fldCharType="end"/>
      </w:r>
      <w:r w:rsidR="009026F8">
        <w:t xml:space="preserve">. </w:t>
      </w:r>
      <w:r w:rsidR="00532DB1">
        <w:t xml:space="preserve">In particular, </w:t>
      </w:r>
      <w:r w:rsidR="00567ADC">
        <w:t xml:space="preserve">ash seedlings seem more capable of long-term persistence in mesic and xeric </w:t>
      </w:r>
      <w:r w:rsidR="00567ADC">
        <w:lastRenderedPageBreak/>
        <w:t xml:space="preserve">forests, whereas </w:t>
      </w:r>
      <w:r w:rsidR="00542C22">
        <w:t>in hydric forests competition with graminoids</w:t>
      </w:r>
      <w:r w:rsidR="002201A6">
        <w:t xml:space="preserve"> and seasonal flooding</w:t>
      </w:r>
      <w:r w:rsidR="00542C22">
        <w:t xml:space="preserve"> can limit seedling abundances </w:t>
      </w:r>
      <w:r w:rsidR="00542C22">
        <w:fldChar w:fldCharType="begin"/>
      </w:r>
      <w:r w:rsidR="00994CBA">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542C22">
        <w:fldChar w:fldCharType="separate"/>
      </w:r>
      <w:r w:rsidR="00994CBA" w:rsidRPr="00994CBA">
        <w:t>(Engelken et al. 2020, Abella et al. 2024)</w:t>
      </w:r>
      <w:r w:rsidR="00542C22">
        <w:fldChar w:fldCharType="end"/>
      </w:r>
      <w:r w:rsidR="00542C22">
        <w:t>.</w:t>
      </w:r>
      <w:r w:rsidR="00FD53F7">
        <w:t xml:space="preserve"> Importantly, our </w:t>
      </w:r>
      <w:r w:rsidR="00BE4838">
        <w:t xml:space="preserve">study only found isolated examples of ash seeds </w:t>
      </w:r>
      <w:r w:rsidR="00994CBA">
        <w:t xml:space="preserve">growing </w:t>
      </w:r>
      <w:r w:rsidR="00BE4838">
        <w:t xml:space="preserve">on </w:t>
      </w:r>
      <w:r w:rsidR="007223FE">
        <w:t xml:space="preserve">ash </w:t>
      </w:r>
      <w:r w:rsidR="00BE4838">
        <w:t>trees</w:t>
      </w:r>
      <w:r w:rsidR="001A75BD">
        <w:t xml:space="preserve"> (four trees total in plots)</w:t>
      </w:r>
      <w:r w:rsidR="00BE4838">
        <w:t>, indicating that</w:t>
      </w:r>
      <w:r w:rsidR="006E34DE">
        <w:t xml:space="preserve"> </w:t>
      </w:r>
      <w:r w:rsidR="001A75BD">
        <w:t>the seedbank is not being replenished. This stands in contrast to other studies</w:t>
      </w:r>
      <w:r w:rsidR="00653A79">
        <w:t xml:space="preserve">, where </w:t>
      </w:r>
      <w:r w:rsidR="00994CBA">
        <w:t xml:space="preserve">the </w:t>
      </w:r>
      <w:r w:rsidR="005E669E">
        <w:t>ash canopy trees were not all killed by EAB</w:t>
      </w:r>
      <w:r w:rsidR="00653A79">
        <w:t xml:space="preserve">, </w:t>
      </w:r>
      <w:r w:rsidR="007223FE">
        <w:t>and in</w:t>
      </w:r>
      <w:r w:rsidR="00653A79">
        <w:t xml:space="preserve"> which seed production continue</w:t>
      </w:r>
      <w:r w:rsidR="00994CBA">
        <w:t>d</w:t>
      </w:r>
      <w:r w:rsidR="00653A79">
        <w:t xml:space="preserve"> even after EAB invasion </w:t>
      </w:r>
      <w:r w:rsidR="00653A79">
        <w:fldChar w:fldCharType="begin"/>
      </w:r>
      <w:r w:rsidR="000E1831">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653A79">
        <w:fldChar w:fldCharType="separate"/>
      </w:r>
      <w:r w:rsidR="000E1831" w:rsidRPr="000E1831">
        <w:t>(Kashian 2016, Robinett and McCullough 2019, Morris et al. 2023)</w:t>
      </w:r>
      <w:r w:rsidR="00653A79">
        <w:fldChar w:fldCharType="end"/>
      </w:r>
      <w:r w:rsidR="00653A79">
        <w:t>.</w:t>
      </w:r>
      <w:r w:rsidR="000E1831">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w</w:t>
      </w:r>
      <w:commentRangeStart w:id="48"/>
      <w:commentRangeStart w:id="49"/>
      <w:r w:rsidR="00D0327D">
        <w:t>hereas in our study sites seed producti</w:t>
      </w:r>
      <w:commentRangeEnd w:id="48"/>
      <w:r w:rsidR="000C2B2F">
        <w:rPr>
          <w:rStyle w:val="CommentReference"/>
        </w:rPr>
        <w:commentReference w:id="48"/>
      </w:r>
      <w:commentRangeEnd w:id="49"/>
      <w:r w:rsidR="00BD5859">
        <w:rPr>
          <w:rStyle w:val="CommentReference"/>
        </w:rPr>
        <w:commentReference w:id="49"/>
      </w:r>
      <w:r w:rsidR="00D0327D">
        <w:t xml:space="preserve">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commentRangeStart w:id="50"/>
      <w:r w:rsidR="006D0664">
        <w:t>.</w:t>
      </w:r>
      <w:commentRangeEnd w:id="50"/>
      <w:r w:rsidR="005C462D">
        <w:rPr>
          <w:rStyle w:val="CommentReference"/>
        </w:rPr>
        <w:commentReference w:id="50"/>
      </w:r>
      <w:r w:rsidR="0077320D">
        <w:t xml:space="preserve"> </w:t>
      </w:r>
    </w:p>
    <w:p w14:paraId="46A317BC" w14:textId="77777777" w:rsidR="002068A1" w:rsidRDefault="002068A1" w:rsidP="008B0E15"/>
    <w:p w14:paraId="6950029D" w14:textId="471800F0" w:rsidR="00645950" w:rsidRDefault="00C22FE7" w:rsidP="008B0E15">
      <w:r>
        <w:t>We found that a</w:t>
      </w:r>
      <w:r w:rsidR="0063021A">
        <w:t>sh tree regeneration</w:t>
      </w:r>
      <w:r w:rsidR="00EC1AC0">
        <w:t xml:space="preserve"> continues to be damaged and killed by EAB, but some trees are surviving </w:t>
      </w:r>
      <w:r w:rsidR="00780300">
        <w:t xml:space="preserve">well into the </w:t>
      </w:r>
      <w:r>
        <w:t>susceptible size range</w:t>
      </w:r>
      <w:r w:rsidR="001E0318">
        <w:t xml:space="preserve">. </w:t>
      </w:r>
      <w:r w:rsidR="00464409">
        <w:t>We found that</w:t>
      </w:r>
      <w:r w:rsidR="00ED1A7F">
        <w:t xml:space="preserve"> symptoms of EAB </w:t>
      </w:r>
      <w:proofErr w:type="gramStart"/>
      <w:r w:rsidR="00ED1A7F">
        <w:t>including</w:t>
      </w:r>
      <w:proofErr w:type="gramEnd"/>
      <w:r w:rsidR="00464409">
        <w:t xml:space="preserve"> </w:t>
      </w:r>
      <w:r w:rsidR="0056142C">
        <w:t xml:space="preserve">the incidence of canopy decline, </w:t>
      </w:r>
      <w:r w:rsidR="00EA3AE3">
        <w:t xml:space="preserve">woodpecker predation marks, and epicormic sprouts all increased with increasing </w:t>
      </w:r>
      <w:proofErr w:type="gramStart"/>
      <w:r w:rsidR="00EA3AE3">
        <w:t>tree</w:t>
      </w:r>
      <w:proofErr w:type="gramEnd"/>
      <w:r w:rsidR="00EA3AE3">
        <w:t xml:space="preserv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commentRangeStart w:id="51"/>
      <w:r w:rsidR="008D009A">
        <w:t>.</w:t>
      </w:r>
      <w:commentRangeEnd w:id="51"/>
      <w:r w:rsidR="00A06D58">
        <w:rPr>
          <w:rStyle w:val="CommentReference"/>
        </w:rPr>
        <w:commentReference w:id="51"/>
      </w:r>
      <w:r w:rsidR="00204F2E">
        <w:t xml:space="preserve"> </w:t>
      </w:r>
      <w:r w:rsidR="00FA0514">
        <w:t xml:space="preserve">Even though </w:t>
      </w:r>
      <w:r w:rsidR="00CE0090">
        <w:t xml:space="preserve">EAB symptoms were common, </w:t>
      </w:r>
      <w:r w:rsidR="009C11E0">
        <w:t xml:space="preserve">we still found sizeable numbers </w:t>
      </w:r>
      <w:r w:rsidR="00AD5040">
        <w:t xml:space="preserve">of </w:t>
      </w:r>
      <w:r w:rsidR="00DA28D7">
        <w:t>ash trees</w:t>
      </w:r>
      <w:r w:rsidR="0035614E">
        <w:t xml:space="preserve"> with healthy canopies in the 2.5-10 cm DBH range</w:t>
      </w:r>
      <w:r w:rsidR="001A41DF">
        <w:t>.</w:t>
      </w:r>
      <w:r w:rsidR="00FE1DA9">
        <w:t xml:space="preserve"> This contrast</w:t>
      </w:r>
      <w:r w:rsidR="00666281">
        <w:t>s</w:t>
      </w:r>
      <w:r w:rsidR="00FE1DA9">
        <w:t xml:space="preserve"> </w:t>
      </w:r>
      <w:r w:rsidR="00666281">
        <w:t>with</w:t>
      </w:r>
      <w:r w:rsidR="00FE1DA9">
        <w:t xml:space="preserve">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r w:rsidR="00104870">
        <w:t xml:space="preserve"> in our study plots</w:t>
      </w:r>
      <w:commentRangeStart w:id="52"/>
      <w:r w:rsidR="009B0030">
        <w:t>.</w:t>
      </w:r>
      <w:commentRangeEnd w:id="52"/>
      <w:r w:rsidR="00E016E3">
        <w:rPr>
          <w:rStyle w:val="CommentReference"/>
        </w:rPr>
        <w:commentReference w:id="52"/>
      </w:r>
      <w:r w:rsidR="009B0030">
        <w:t xml:space="preserve"> </w:t>
      </w:r>
    </w:p>
    <w:p w14:paraId="3AEC556E" w14:textId="77777777" w:rsidR="0026707E" w:rsidRDefault="0026707E" w:rsidP="008B0E15"/>
    <w:p w14:paraId="667D92B2" w14:textId="6765F95F" w:rsidR="00845CB5" w:rsidRDefault="00C854D6" w:rsidP="008B0E15">
      <w:r>
        <w:t xml:space="preserve">We found that </w:t>
      </w:r>
      <w:r w:rsidR="001D4835">
        <w:t xml:space="preserve">in </w:t>
      </w:r>
      <w:r w:rsidR="00B75EE7">
        <w:t xml:space="preserve">hydric </w:t>
      </w:r>
      <w:r w:rsidR="005100A6">
        <w:t xml:space="preserve">swamp </w:t>
      </w:r>
      <w:r w:rsidR="00B75EE7">
        <w:t xml:space="preserve">forests </w:t>
      </w:r>
      <w:r w:rsidR="009D6ADA">
        <w:t xml:space="preserve">where EAB has been present for more than </w:t>
      </w:r>
      <w:r w:rsidR="001D4835">
        <w:t>15 years,</w:t>
      </w:r>
      <w:r w:rsidR="00B75EE7">
        <w:t xml:space="preserve"> </w:t>
      </w:r>
      <w:r w:rsidR="000259F1">
        <w:t>there were a diversity of canopy tree compositions and understory vegetation types.</w:t>
      </w:r>
      <w:r w:rsidR="00B20133">
        <w:t xml:space="preserve"> </w:t>
      </w:r>
      <w:r w:rsidR="000259F1">
        <w:t>We chose to investigate these forests in detail because</w:t>
      </w:r>
      <w:r w:rsidR="005F7D52">
        <w:t xml:space="preserve"> black ash swamp</w:t>
      </w:r>
      <w:r w:rsidR="00EC373D">
        <w:t xml:space="preserve">s provide both </w:t>
      </w:r>
      <w:r w:rsidR="00C92099">
        <w:t>ecological</w:t>
      </w:r>
      <w:r w:rsidR="00F965EE">
        <w:t xml:space="preserve"> and cultural services, </w:t>
      </w:r>
      <w:r w:rsidR="00EC373D">
        <w:t>including</w:t>
      </w:r>
      <w:r w:rsidR="00F965EE">
        <w:t xml:space="preserve"> </w:t>
      </w:r>
      <w:r w:rsidR="000A4203">
        <w:t xml:space="preserve">habitat for insects and birds, as well as </w:t>
      </w:r>
      <w:r w:rsidR="005F7D52">
        <w:t xml:space="preserve">raw materials for basket weaving by </w:t>
      </w:r>
      <w:r w:rsidR="00FD4EC1">
        <w:t>Tribal Nations</w:t>
      </w:r>
      <w:r w:rsidR="00271671">
        <w:t xml:space="preserve"> </w:t>
      </w:r>
      <w:r w:rsidR="00F90BB4">
        <w:fldChar w:fldCharType="begin"/>
      </w:r>
      <w:r w:rsidR="00D7685C">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00F90BB4">
        <w:fldChar w:fldCharType="separate"/>
      </w:r>
      <w:r w:rsidR="00D7685C" w:rsidRPr="00D7685C">
        <w:t>(Gandhi et al. 2014, Wagner and Todd 2015, Youngquist et al. 2017, Bolen 2020)</w:t>
      </w:r>
      <w:r w:rsidR="00F90BB4">
        <w:fldChar w:fldCharType="end"/>
      </w:r>
      <w:r w:rsidR="00FD4EC1">
        <w:t xml:space="preserve">. Furthermore, </w:t>
      </w:r>
      <w:r w:rsidR="001D54DE">
        <w:t xml:space="preserve">ash </w:t>
      </w:r>
      <w:r w:rsidR="005E1735">
        <w:t xml:space="preserve">is a dominant tree in swamp forests of the northern US and Canada, meaning that </w:t>
      </w:r>
      <w:r w:rsidR="00AA6669">
        <w:t xml:space="preserve">EAB is currently having dramatic impacts </w:t>
      </w:r>
      <w:r w:rsidR="00456064">
        <w:t>on black ash</w:t>
      </w:r>
      <w:r w:rsidR="00A03221">
        <w:t xml:space="preserve"> in northern states such as Minnesota</w:t>
      </w:r>
      <w:r w:rsidR="00315814">
        <w:t xml:space="preserve"> </w:t>
      </w:r>
      <w:r w:rsidR="00315814">
        <w:fldChar w:fldCharType="begin"/>
      </w:r>
      <w:r w:rsidR="00957CA2">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315814">
        <w:fldChar w:fldCharType="separate"/>
      </w:r>
      <w:r w:rsidR="00957CA2" w:rsidRPr="00957CA2">
        <w:t>(Golet et al. 1993, Kolka et al. 2018, Siegert et al. 2023)</w:t>
      </w:r>
      <w:r w:rsidR="00315814">
        <w:fldChar w:fldCharType="end"/>
      </w:r>
      <w:r w:rsidR="00C467A9">
        <w:t>. We investigate</w:t>
      </w:r>
      <w:r w:rsidR="00E817F6">
        <w:t>d tree composition in our</w:t>
      </w:r>
      <w:r w:rsidR="0062505A">
        <w:t xml:space="preserve"> hydric plots</w:t>
      </w:r>
      <w:r w:rsidR="0029746A">
        <w:t xml:space="preserve"> to determine which species are thriving after canopy ash mortality</w:t>
      </w:r>
      <w:r w:rsidR="0062505A">
        <w:t xml:space="preserve">, and found </w:t>
      </w:r>
      <w:r w:rsidR="00C6598C">
        <w:t xml:space="preserve">that </w:t>
      </w:r>
      <w:r w:rsidR="006A12BE">
        <w:t>silver maple</w:t>
      </w:r>
      <w:r w:rsidR="00033DED">
        <w:t xml:space="preserve"> was abundant, especially in </w:t>
      </w:r>
      <w:r w:rsidR="002F3115">
        <w:t>the canopy</w:t>
      </w:r>
      <w:r w:rsidR="003A14CA">
        <w:t>.</w:t>
      </w:r>
      <w:r w:rsidR="00214B06">
        <w:t xml:space="preserve"> This species thrives in </w:t>
      </w:r>
      <w:commentRangeStart w:id="53"/>
      <w:r w:rsidR="00214B06">
        <w:t>alluvial</w:t>
      </w:r>
      <w:commentRangeEnd w:id="53"/>
      <w:r w:rsidR="00586B44">
        <w:rPr>
          <w:rStyle w:val="CommentReference"/>
        </w:rPr>
        <w:commentReference w:id="53"/>
      </w:r>
      <w:r w:rsidR="00214B06">
        <w:t xml:space="preserve"> soils</w:t>
      </w:r>
      <w:r w:rsidR="00745AFE">
        <w:t xml:space="preserve"> and is highly tolerant of seasonal flooding </w:t>
      </w:r>
      <w:r w:rsidR="003A7B5B">
        <w:t xml:space="preserve">(Table S5)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However, some transects were not dominated by silver maple, but instead contained tamarack and sometimes yellow birch.</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E335F4">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E335F4" w:rsidRPr="00E335F4">
        <w:rPr>
          <w:kern w:val="0"/>
        </w:rPr>
        <w:t>(Barnes 1976, Braun 1989, Burns and Honkala 1990, Kost and O’Connor 2003, Kartesz 2015)</w:t>
      </w:r>
      <w:r w:rsidR="004A0CD9">
        <w:fldChar w:fldCharType="end"/>
      </w:r>
      <w:r w:rsidR="004A0CD9">
        <w:t>.</w:t>
      </w:r>
      <w:r w:rsidR="001B51F3">
        <w:t xml:space="preserve"> </w:t>
      </w:r>
      <w:r w:rsidR="00B87609">
        <w:t>Regeneration of</w:t>
      </w:r>
      <w:r w:rsidR="0068081F">
        <w:t xml:space="preserve"> green ash</w:t>
      </w:r>
      <w:r w:rsidR="00B87609">
        <w:t xml:space="preserve"> primarily occurred </w:t>
      </w:r>
      <w:r w:rsidR="00500442">
        <w:t xml:space="preserve">alongside </w:t>
      </w:r>
      <w:r w:rsidR="0097585F">
        <w:t>silver maple, whereas black ash regeneration was</w:t>
      </w:r>
      <w:r w:rsidR="00500442">
        <w:t xml:space="preserve"> commonly associated with</w:t>
      </w:r>
      <w:r w:rsidR="0097585F">
        <w:t xml:space="preserve"> tamarack </w:t>
      </w:r>
      <w:r w:rsidR="00986684">
        <w:t>or yellow birch</w:t>
      </w:r>
      <w:r w:rsidR="00C12918">
        <w:t>, although the two ash species were sometimes found in the same stands</w:t>
      </w:r>
      <w:r w:rsidR="00986684">
        <w:t xml:space="preserve">. </w:t>
      </w:r>
      <w:r w:rsidR="00D93771">
        <w:t xml:space="preserve">These observed associations </w:t>
      </w:r>
      <w:r w:rsidR="004E2666">
        <w:t>between tree species</w:t>
      </w:r>
      <w:r w:rsidR="00FD582B">
        <w:t xml:space="preserve"> might be informative for land managers who are considering planting</w:t>
      </w:r>
      <w:r w:rsidR="004E2666">
        <w:t xml:space="preserve"> </w:t>
      </w:r>
      <w:r w:rsidR="00FD582B">
        <w:t xml:space="preserve">replacement tree </w:t>
      </w:r>
      <w:r w:rsidR="00A50BF3">
        <w:t>seedlings underneath</w:t>
      </w:r>
      <w:r w:rsidR="00FF2B18">
        <w:t xml:space="preserve"> ash canopies in order to maintain forest cover</w:t>
      </w:r>
      <w:r w:rsidR="003E506E">
        <w:t xml:space="preserve"> </w:t>
      </w:r>
      <w:r w:rsidR="003E506E">
        <w:fldChar w:fldCharType="begin"/>
      </w:r>
      <w:r w:rsidR="003A4A66">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003E506E">
        <w:fldChar w:fldCharType="separate"/>
      </w:r>
      <w:r w:rsidR="003A4A66" w:rsidRPr="003A4A66">
        <w:t>(Bolton et al. 2018, Palik et al. 2021)</w:t>
      </w:r>
      <w:r w:rsidR="003E506E">
        <w:fldChar w:fldCharType="end"/>
      </w:r>
      <w:r w:rsidR="003E506E">
        <w:t>.</w:t>
      </w:r>
      <w:r w:rsidR="007130F7">
        <w:t xml:space="preserve"> </w:t>
      </w:r>
      <w:r w:rsidR="00A639ED">
        <w:t xml:space="preserve">Similarly to our results, </w:t>
      </w:r>
      <w:commentRangeStart w:id="54"/>
      <w:r w:rsidR="00A639ED">
        <w:t>other studies</w:t>
      </w:r>
      <w:commentRangeEnd w:id="54"/>
      <w:r w:rsidR="00EC4D5D">
        <w:rPr>
          <w:rStyle w:val="CommentReference"/>
        </w:rPr>
        <w:commentReference w:id="54"/>
      </w:r>
      <w:r w:rsidR="00A639ED">
        <w:t xml:space="preserve">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5F461D">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5F461D" w:rsidRPr="005F461D">
        <w:t>(Engelken et al. 2020, Siegert et al. 2021)</w:t>
      </w:r>
      <w:r w:rsidR="00AD69F4">
        <w:fldChar w:fldCharType="end"/>
      </w:r>
      <w:r w:rsidR="00404CB6">
        <w:t>.</w:t>
      </w:r>
      <w:r w:rsidR="001D58D5">
        <w:t xml:space="preserve"> </w:t>
      </w:r>
      <w:r w:rsidR="00683FFA">
        <w:t xml:space="preserve">Our results </w:t>
      </w:r>
      <w:r w:rsidR="00683FFA">
        <w:lastRenderedPageBreak/>
        <w:t xml:space="preserve">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 xml:space="preserve">of black ash </w:t>
      </w:r>
      <w:r w:rsidR="00AF07DF">
        <w:t xml:space="preserve">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r w:rsidR="00D8147B">
        <w:t xml:space="preserve"> Future research should focus on forest attributes</w:t>
      </w:r>
      <w:r w:rsidR="00AC51C1">
        <w:t xml:space="preserve"> that may </w:t>
      </w:r>
      <w:r w:rsidR="0051455E">
        <w:t>affect black ash regeneration success</w:t>
      </w:r>
      <w:r w:rsidR="00AC51C1">
        <w:t xml:space="preserve">, including water pH, nutrient levels, </w:t>
      </w:r>
      <w:r w:rsidR="00C9442C">
        <w:t xml:space="preserve">and </w:t>
      </w:r>
      <w:r w:rsidR="0051455E">
        <w:t>seasonal flooding pattern</w:t>
      </w:r>
      <w:r w:rsidR="007F2450">
        <w:t xml:space="preserve"> </w:t>
      </w:r>
      <w:r w:rsidR="007F2450">
        <w:fldChar w:fldCharType="begin"/>
      </w:r>
      <w:r w:rsidR="007F2450">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7F2450">
        <w:fldChar w:fldCharType="separate"/>
      </w:r>
      <w:r w:rsidR="007F2450" w:rsidRPr="007F2450">
        <w:t>(Golet et al. 1993)</w:t>
      </w:r>
      <w:r w:rsidR="007F2450">
        <w:fldChar w:fldCharType="end"/>
      </w:r>
      <w:r w:rsidR="00C9442C">
        <w:t>.</w:t>
      </w:r>
    </w:p>
    <w:p w14:paraId="6512FDF4" w14:textId="77777777" w:rsidR="00F26207" w:rsidRDefault="00F26207" w:rsidP="008B0E15"/>
    <w:p w14:paraId="76B8F4EE" w14:textId="6C52158E" w:rsidR="00036C36" w:rsidRDefault="003A5612" w:rsidP="00725D06">
      <w:r>
        <w:t>T</w:t>
      </w:r>
      <w:r w:rsidR="004A3365">
        <w:t>hree species</w:t>
      </w:r>
      <w:r w:rsidR="004B31F0">
        <w:t xml:space="preserve"> of</w:t>
      </w:r>
      <w:r w:rsidR="004A3365">
        <w:t xml:space="preserve"> </w:t>
      </w:r>
      <w:r w:rsidR="004B31F0">
        <w:t>parasitoids</w:t>
      </w:r>
      <w:r>
        <w:t xml:space="preserve"> introduced to control EAB populations </w:t>
      </w:r>
      <w:r w:rsidR="00955546">
        <w:t>were recovered in these post-outbreak forests</w:t>
      </w:r>
      <w:r w:rsidR="00403C0F">
        <w:t>, specifically at Pontiac Lake Rec. Area</w:t>
      </w:r>
      <w:r w:rsidR="00955546">
        <w:t>.</w:t>
      </w:r>
      <w:r w:rsidR="007574C6">
        <w:t xml:space="preserve"> </w:t>
      </w:r>
      <w:r w:rsidR="00694AB0">
        <w:t xml:space="preserve">Although these parasitoids cannot prevent </w:t>
      </w:r>
      <w:r w:rsidR="00FE23ED">
        <w:t>canopy ash mortality</w:t>
      </w:r>
      <w:r w:rsidR="003700F1">
        <w:t xml:space="preserve"> in forests naïve to EAB, </w:t>
      </w:r>
      <w:r w:rsidR="00BA1779">
        <w:t xml:space="preserve">they may help protect regenerating ash trees in post-outbreak forests </w:t>
      </w:r>
      <w:r w:rsidR="00BA1779">
        <w:fldChar w:fldCharType="begin"/>
      </w:r>
      <w:r w:rsidR="00036C36">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BA1779">
        <w:fldChar w:fldCharType="separate"/>
      </w:r>
      <w:r w:rsidR="00036C36" w:rsidRPr="00036C36">
        <w:t>(Duan et al. 2017, Kashian et al. 2018, Jones et al. 2019)</w:t>
      </w:r>
      <w:r w:rsidR="00BA1779">
        <w:fldChar w:fldCharType="end"/>
      </w:r>
      <w:r w:rsidR="00BA1779">
        <w:t>.</w:t>
      </w:r>
      <w:r w:rsidR="006059A7">
        <w:t xml:space="preserve"> </w:t>
      </w:r>
      <w:r w:rsidR="008406F0">
        <w:t>We detec</w:t>
      </w:r>
      <w:r w:rsidR="00A92EBA">
        <w:t xml:space="preserve">ted </w:t>
      </w:r>
      <w:r w:rsidR="00A92EBA" w:rsidRPr="00D75329">
        <w:rPr>
          <w:i/>
          <w:iCs/>
        </w:rPr>
        <w:t xml:space="preserve">T. </w:t>
      </w:r>
      <w:proofErr w:type="spellStart"/>
      <w:r w:rsidR="00A92EBA" w:rsidRPr="00D75329">
        <w:rPr>
          <w:i/>
          <w:iCs/>
        </w:rPr>
        <w:t>planipennisi</w:t>
      </w:r>
      <w:proofErr w:type="spellEnd"/>
      <w:r w:rsidR="00A92EBA">
        <w:t xml:space="preserve">, which has been shown to effectively reduce the </w:t>
      </w:r>
      <w:r w:rsidR="00036751">
        <w:t xml:space="preserve">abundance of EAB, through a combination of multiple generations per year, multiple wasps developing from a single EAB larvae, and </w:t>
      </w:r>
      <w:r w:rsidR="00D75329">
        <w:t>effective dispersal capability</w:t>
      </w:r>
      <w:r w:rsidR="00A24212">
        <w:t xml:space="preserve"> </w:t>
      </w:r>
      <w:r w:rsidR="00A24212">
        <w:fldChar w:fldCharType="begin"/>
      </w:r>
      <w:r w:rsidR="00DE6908">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A24212">
        <w:fldChar w:fldCharType="separate"/>
      </w:r>
      <w:r w:rsidR="00DE6908" w:rsidRPr="00DE6908">
        <w:rPr>
          <w:kern w:val="0"/>
        </w:rPr>
        <w:t>(Duan et al. 2011, Jones et al. 2019, 2020, USDA–APHIS/ARS/FS 2021)</w:t>
      </w:r>
      <w:r w:rsidR="00A24212">
        <w:fldChar w:fldCharType="end"/>
      </w:r>
      <w:r w:rsidR="00D75329">
        <w:t>.</w:t>
      </w:r>
      <w:r w:rsidR="004B3645">
        <w:t xml:space="preserve"> </w:t>
      </w:r>
      <w:r w:rsidR="00D75329">
        <w:t xml:space="preserve">Similarly, we detected </w:t>
      </w:r>
      <w:r w:rsidR="00D75329" w:rsidRPr="00AC51B8">
        <w:rPr>
          <w:i/>
          <w:iCs/>
        </w:rPr>
        <w:t xml:space="preserve">S. </w:t>
      </w:r>
      <w:proofErr w:type="spellStart"/>
      <w:r w:rsidR="00D75329" w:rsidRPr="00AC51B8">
        <w:rPr>
          <w:i/>
          <w:iCs/>
        </w:rPr>
        <w:t>galinae</w:t>
      </w:r>
      <w:proofErr w:type="spellEnd"/>
      <w:r w:rsidR="00D75329">
        <w:t xml:space="preserve">, a </w:t>
      </w:r>
      <w:r w:rsidR="007821CB">
        <w:t>parasitoid native to the Russian Far East which can spread rapidly and parasitize EAB larvae within larger ash trees, due to its long ovipositor</w:t>
      </w:r>
      <w:r w:rsidR="00992781">
        <w:t xml:space="preserve"> </w:t>
      </w:r>
      <w:r w:rsidR="00992781">
        <w:fldChar w:fldCharType="begin"/>
      </w:r>
      <w:r w:rsidR="002C7A9D">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992781">
        <w:fldChar w:fldCharType="separate"/>
      </w:r>
      <w:r w:rsidR="002C7A9D" w:rsidRPr="002C7A9D">
        <w:t>(Duan et al. 2021, Aker et al. 2022)</w:t>
      </w:r>
      <w:r w:rsidR="00992781">
        <w:fldChar w:fldCharType="end"/>
      </w:r>
      <w:r w:rsidR="007821CB">
        <w:t>.</w:t>
      </w:r>
      <w:r w:rsidR="00CF16E8">
        <w:t xml:space="preserve"> Finally, we detected </w:t>
      </w:r>
      <w:r w:rsidR="00CF16E8" w:rsidRPr="00AC51B8">
        <w:rPr>
          <w:i/>
          <w:iCs/>
        </w:rPr>
        <w:t xml:space="preserve">O. </w:t>
      </w:r>
      <w:proofErr w:type="spellStart"/>
      <w:r w:rsidR="00CF16E8" w:rsidRPr="00AC51B8">
        <w:rPr>
          <w:i/>
          <w:iCs/>
        </w:rPr>
        <w:t>agrili</w:t>
      </w:r>
      <w:proofErr w:type="spellEnd"/>
      <w:r w:rsidR="0021009D">
        <w:t xml:space="preserve">, </w:t>
      </w:r>
      <w:r w:rsidR="006013E4">
        <w:t>an egg parasitoid which time</w:t>
      </w:r>
      <w:r w:rsidR="002C7A9D">
        <w:t>s</w:t>
      </w:r>
      <w:r w:rsidR="006013E4">
        <w:t xml:space="preserve"> its lifecycle </w:t>
      </w:r>
      <w:r w:rsidR="00AC51B8">
        <w:t>to</w:t>
      </w:r>
      <w:r w:rsidR="00A538C4">
        <w:t xml:space="preserve"> when EAB females are ovipositing in the bark of ash trees</w:t>
      </w:r>
      <w:r w:rsidR="002C7A9D">
        <w:t xml:space="preserve"> </w:t>
      </w:r>
      <w:r w:rsidR="002C7A9D">
        <w:fldChar w:fldCharType="begin"/>
      </w:r>
      <w:r w:rsidR="002C7A9D">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002C7A9D">
        <w:fldChar w:fldCharType="separate"/>
      </w:r>
      <w:r w:rsidR="002C7A9D" w:rsidRPr="002C7A9D">
        <w:t>(Petrice et al. 2021a)</w:t>
      </w:r>
      <w:r w:rsidR="002C7A9D">
        <w:fldChar w:fldCharType="end"/>
      </w:r>
      <w:r w:rsidR="00A538C4">
        <w:t xml:space="preserve">. </w:t>
      </w:r>
      <w:r w:rsidR="00506598">
        <w:t xml:space="preserve">Our recovery of </w:t>
      </w:r>
      <w:r w:rsidR="00506598" w:rsidRPr="00AC51B8">
        <w:rPr>
          <w:i/>
          <w:iCs/>
        </w:rPr>
        <w:t xml:space="preserve">O. </w:t>
      </w:r>
      <w:proofErr w:type="spellStart"/>
      <w:r w:rsidR="00506598" w:rsidRPr="00AC51B8">
        <w:rPr>
          <w:i/>
          <w:iCs/>
        </w:rPr>
        <w:t>agrili</w:t>
      </w:r>
      <w:proofErr w:type="spellEnd"/>
      <w:r w:rsidR="00506598">
        <w:t xml:space="preserve"> is</w:t>
      </w:r>
      <w:r w:rsidR="00403C0F">
        <w:t xml:space="preserve"> encouraging, given</w:t>
      </w:r>
      <w:r w:rsidR="00AC51B8">
        <w:t xml:space="preserve"> that</w:t>
      </w:r>
      <w:r w:rsidR="00625FCE">
        <w:t xml:space="preserve"> its small size could make dispersal challenging, and that </w:t>
      </w:r>
      <w:r w:rsidR="00D26266">
        <w:t xml:space="preserve">parasitism of EAB eggs </w:t>
      </w:r>
      <w:r w:rsidR="00E00C1A">
        <w:t>could provide another layer of biological control</w:t>
      </w:r>
      <w:r w:rsidR="00241253">
        <w:t xml:space="preserve"> </w:t>
      </w:r>
      <w:r w:rsidR="00241253">
        <w:fldChar w:fldCharType="begin"/>
      </w:r>
      <w:r w:rsidR="00241253">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241253">
        <w:fldChar w:fldCharType="separate"/>
      </w:r>
      <w:r w:rsidR="00241253" w:rsidRPr="00241253">
        <w:t>(Quinn et al. 2022a, 2023)</w:t>
      </w:r>
      <w:r w:rsidR="00241253">
        <w:fldChar w:fldCharType="end"/>
      </w:r>
      <w:r w:rsidR="00D26266">
        <w:t>.</w:t>
      </w:r>
      <w:r w:rsidR="00C14145">
        <w:t xml:space="preserve"> Although we recovered all three biological control agents known to have established in the region</w:t>
      </w:r>
      <w:r w:rsidR="00B70585">
        <w:t xml:space="preserve"> </w:t>
      </w:r>
      <w:r w:rsidR="00B70585">
        <w:fldChar w:fldCharType="begin"/>
      </w:r>
      <w:r w:rsidR="0091468E">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00B70585">
        <w:fldChar w:fldCharType="separate"/>
      </w:r>
      <w:r w:rsidR="0091468E" w:rsidRPr="0091468E">
        <w:rPr>
          <w:kern w:val="0"/>
        </w:rPr>
        <w:t xml:space="preserve">(Duan et al. 2023, </w:t>
      </w:r>
      <w:proofErr w:type="spellStart"/>
      <w:r w:rsidR="0091468E" w:rsidRPr="0091468E">
        <w:rPr>
          <w:kern w:val="0"/>
        </w:rPr>
        <w:t>mapBioControl</w:t>
      </w:r>
      <w:proofErr w:type="spellEnd"/>
      <w:r w:rsidR="0091468E" w:rsidRPr="0091468E">
        <w:rPr>
          <w:kern w:val="0"/>
        </w:rPr>
        <w:t xml:space="preserve"> 2024)</w:t>
      </w:r>
      <w:r w:rsidR="00B70585">
        <w:fldChar w:fldCharType="end"/>
      </w:r>
      <w:r w:rsidR="00C14145">
        <w:t>, we collected these parasitoids in low abundance (7 individuals</w:t>
      </w:r>
      <w:r w:rsidR="00A84CE0">
        <w:t xml:space="preserve"> total). </w:t>
      </w:r>
      <w:r w:rsidR="00D54938">
        <w:t>Y</w:t>
      </w:r>
      <w:r w:rsidR="00FC2E42">
        <w:t xml:space="preserve">ellow pan traps </w:t>
      </w:r>
      <w:r w:rsidR="000B0340">
        <w:t xml:space="preserve">are </w:t>
      </w:r>
      <w:r w:rsidR="00C57525">
        <w:t xml:space="preserve">an </w:t>
      </w:r>
      <w:r w:rsidR="000B0340">
        <w:t xml:space="preserve">inefficient </w:t>
      </w:r>
      <w:r w:rsidR="00C57525">
        <w:t xml:space="preserve">method </w:t>
      </w:r>
      <w:r w:rsidR="000B0340">
        <w:t>to detect larval parasitoids</w:t>
      </w:r>
      <w:r w:rsidR="00C57525">
        <w:t>,</w:t>
      </w:r>
      <w:r w:rsidR="00EE2E34">
        <w:t xml:space="preserve"> and do not permit estimation of parasitism rates</w:t>
      </w:r>
      <w:r w:rsidR="00451280">
        <w:t xml:space="preserve"> </w:t>
      </w:r>
      <w:r w:rsidR="00451280">
        <w:fldChar w:fldCharType="begin"/>
      </w:r>
      <w:r w:rsidR="00451280">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00451280">
        <w:fldChar w:fldCharType="separate"/>
      </w:r>
      <w:r w:rsidR="00451280" w:rsidRPr="00451280">
        <w:t>(Rutledge et al. 2021)</w:t>
      </w:r>
      <w:r w:rsidR="00451280">
        <w:fldChar w:fldCharType="end"/>
      </w:r>
      <w:r w:rsidR="00C57525">
        <w:t xml:space="preserve">. However, </w:t>
      </w:r>
      <w:r w:rsidR="00854470">
        <w:t>they</w:t>
      </w:r>
      <w:r w:rsidR="00A84CE0">
        <w:t xml:space="preserve"> </w:t>
      </w:r>
      <w:r w:rsidR="00B922CC">
        <w:t>can be</w:t>
      </w:r>
      <w:r w:rsidR="00EB3E0F">
        <w:t xml:space="preserve"> </w:t>
      </w:r>
      <w:r w:rsidR="00854470">
        <w:t xml:space="preserve">a </w:t>
      </w:r>
      <w:r w:rsidR="00EB3E0F">
        <w:t xml:space="preserve">useful </w:t>
      </w:r>
      <w:r w:rsidR="00B922CC">
        <w:t xml:space="preserve">nondestructive </w:t>
      </w:r>
      <w:r w:rsidR="00854470">
        <w:t xml:space="preserve">method </w:t>
      </w:r>
      <w:r w:rsidR="00F00236">
        <w:t xml:space="preserve">for </w:t>
      </w:r>
      <w:r w:rsidR="00AC50BD">
        <w:t>quantifying</w:t>
      </w:r>
      <w:r w:rsidR="00F00236" w:rsidRPr="00A82A74">
        <w:t xml:space="preserve"> </w:t>
      </w:r>
      <w:r w:rsidR="00A82A74" w:rsidRPr="00A82A74">
        <w:t xml:space="preserve">parasitoid populations if the sample size is sufficiently </w:t>
      </w:r>
      <w:proofErr w:type="gramStart"/>
      <w:r w:rsidR="00A82A74" w:rsidRPr="00A82A74">
        <w:t>large</w:t>
      </w:r>
      <w:r w:rsidR="00A82A74">
        <w:t>, and</w:t>
      </w:r>
      <w:proofErr w:type="gramEnd"/>
      <w:r w:rsidR="00A82A74">
        <w:t xml:space="preserve"> </w:t>
      </w:r>
      <w:r w:rsidR="00B922CC">
        <w:t xml:space="preserve">may be particularly suited to monitoring </w:t>
      </w:r>
      <w:r w:rsidR="00B922CC" w:rsidRPr="00B922CC">
        <w:rPr>
          <w:i/>
          <w:iCs/>
        </w:rPr>
        <w:t xml:space="preserve">O. </w:t>
      </w:r>
      <w:proofErr w:type="spellStart"/>
      <w:r w:rsidR="00B922CC" w:rsidRPr="00B922CC">
        <w:rPr>
          <w:i/>
          <w:iCs/>
        </w:rPr>
        <w:t>agrili</w:t>
      </w:r>
      <w:proofErr w:type="spellEnd"/>
      <w:r w:rsidR="00B922CC">
        <w:t xml:space="preserve"> populations </w:t>
      </w:r>
      <w:r w:rsidR="00B922CC">
        <w:fldChar w:fldCharType="begin"/>
      </w:r>
      <w:r w:rsidR="002C7A9D">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00B922CC">
        <w:fldChar w:fldCharType="separate"/>
      </w:r>
      <w:r w:rsidR="002C7A9D" w:rsidRPr="002C7A9D">
        <w:t>(Petrice et al. 2021b)</w:t>
      </w:r>
      <w:r w:rsidR="00B922CC">
        <w:fldChar w:fldCharType="end"/>
      </w:r>
      <w:r w:rsidR="00B922CC">
        <w:t>.</w:t>
      </w:r>
    </w:p>
    <w:p w14:paraId="1F953D69" w14:textId="77777777" w:rsidR="00EF2C43" w:rsidRDefault="00EF2C43" w:rsidP="00725D06"/>
    <w:p w14:paraId="201210CA" w14:textId="076ECB52" w:rsidR="00AC25D9" w:rsidRDefault="007C5B2B" w:rsidP="00725D06">
      <w:r>
        <w:t xml:space="preserve">Our findings in </w:t>
      </w:r>
      <w:r w:rsidR="002647D3">
        <w:t>forests of southeast Michigan</w:t>
      </w:r>
      <w:commentRangeStart w:id="55"/>
      <w:commentRangeStart w:id="56"/>
      <w:r w:rsidR="00570FBB">
        <w:t>, 15 years after peak EAB populations,</w:t>
      </w:r>
      <w:commentRangeEnd w:id="55"/>
      <w:r w:rsidR="00E01750">
        <w:rPr>
          <w:rStyle w:val="CommentReference"/>
        </w:rPr>
        <w:commentReference w:id="55"/>
      </w:r>
      <w:commentRangeEnd w:id="56"/>
      <w:r w:rsidR="00736940">
        <w:rPr>
          <w:rStyle w:val="CommentReference"/>
        </w:rPr>
        <w:commentReference w:id="56"/>
      </w:r>
      <w:r w:rsidR="00570FBB">
        <w:t xml:space="preserve">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241253">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241253" w:rsidRPr="00241253">
        <w:t>(Abell et al. 2014, Quinn et al. 2022b)</w:t>
      </w:r>
      <w:r w:rsidR="0050316A">
        <w:fldChar w:fldCharType="end"/>
      </w:r>
      <w:r w:rsidR="00736FF3">
        <w:t xml:space="preserve">. </w:t>
      </w:r>
      <w:r w:rsidR="000A7430">
        <w:t xml:space="preserve">We found that </w:t>
      </w:r>
      <w:r w:rsidR="00283385">
        <w:t xml:space="preserve">in hydric stands, 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E349B2">
        <w:t xml:space="preserve">, or if parasitoids </w:t>
      </w:r>
      <w:r w:rsidR="00670C43">
        <w:t>only disperse to declining ash</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w:t>
      </w:r>
      <w:r w:rsidR="009F0CF9">
        <w:t>,</w:t>
      </w:r>
      <w:r w:rsidR="005E67FC">
        <w:t xml:space="preserve"> but</w:t>
      </w:r>
      <w:proofErr w:type="gramEnd"/>
      <w:r w:rsidR="005E67FC">
        <w:t xml:space="preserve"> </w:t>
      </w:r>
      <w:r w:rsidR="00115D41">
        <w:t>instead depends on multiple top-down and bottom-up ecological processes.</w:t>
      </w:r>
    </w:p>
    <w:p w14:paraId="6D21D94B" w14:textId="77777777" w:rsidR="009F0CF9" w:rsidRDefault="009F0CF9">
      <w:pPr>
        <w:rPr>
          <w:color w:val="FF0000"/>
        </w:rPr>
      </w:pPr>
    </w:p>
    <w:p w14:paraId="16D18079" w14:textId="1AF6121E" w:rsidR="002006CC" w:rsidRPr="00820BED" w:rsidRDefault="00B64D4D">
      <w:pPr>
        <w:rPr>
          <w:b/>
          <w:bCs/>
        </w:rPr>
      </w:pPr>
      <w:r w:rsidRPr="00820BED">
        <w:rPr>
          <w:b/>
          <w:bCs/>
        </w:rPr>
        <w:t>Supplementary Information</w:t>
      </w:r>
    </w:p>
    <w:p w14:paraId="162C0448" w14:textId="77777777" w:rsidR="00F64D3E" w:rsidRPr="00820BED" w:rsidRDefault="00F64D3E" w:rsidP="00FB5B02"/>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61519F14" w14:textId="77777777" w:rsidR="005D6D47" w:rsidRPr="00820BED" w:rsidRDefault="005D6D47"/>
    <w:p w14:paraId="073E2E3B" w14:textId="3654A0BD"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r w:rsidR="0089281E">
        <w:t xml:space="preserve"> </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57"/>
      <w:r w:rsidRPr="00820BED">
        <w:rPr>
          <w:b/>
          <w:bCs/>
        </w:rPr>
        <w:t>Table S4.</w:t>
      </w:r>
      <w:r w:rsidRPr="00820BED">
        <w:t xml:space="preserve"> </w:t>
      </w:r>
      <w:commentRangeEnd w:id="57"/>
      <w:r w:rsidR="00413C09" w:rsidRPr="00820BED">
        <w:rPr>
          <w:rStyle w:val="CommentReference"/>
        </w:rPr>
        <w:commentReference w:id="57"/>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w:t>
      </w:r>
      <w:proofErr w:type="gramStart"/>
      <w:r w:rsidR="00143B52" w:rsidRPr="00820BED">
        <w:t>tree</w:t>
      </w:r>
      <w:proofErr w:type="gramEnd"/>
      <w:r w:rsidR="00143B52" w:rsidRPr="00820BED">
        <w:t xml:space="preserve"> </w:t>
      </w:r>
      <w:proofErr w:type="gramStart"/>
      <w:r w:rsidR="00143B52" w:rsidRPr="00820BED">
        <w:t>diameter</w:t>
      </w:r>
      <w:proofErr w:type="gramEnd"/>
      <w:r w:rsidR="00143B52" w:rsidRPr="00820BED">
        <w:t xml:space="preserve">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 xml:space="preserve">305 trees (in </w:t>
      </w:r>
      <w:r w:rsidR="00007452" w:rsidRPr="00820BED">
        <w:lastRenderedPageBreak/>
        <w:t>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w:t>
      </w:r>
      <w:proofErr w:type="gramStart"/>
      <w:r w:rsidR="005249F5" w:rsidRPr="00820BED">
        <w:t>bolded</w:t>
      </w:r>
      <w:proofErr w:type="gramEnd"/>
      <w:r w:rsidR="005249F5" w:rsidRPr="00820BED">
        <w:t xml:space="preserve"> if the p-value</w:t>
      </w:r>
      <w:r w:rsidR="009B0C9E" w:rsidRPr="00820BED">
        <w:t>s</w:t>
      </w:r>
      <w:r w:rsidR="005249F5" w:rsidRPr="00820BED">
        <w:t xml:space="preserve"> </w:t>
      </w:r>
      <w:proofErr w:type="gramStart"/>
      <w:r w:rsidR="005249F5" w:rsidRPr="00820BED">
        <w:t>w</w:t>
      </w:r>
      <w:r w:rsidR="009B0C9E" w:rsidRPr="00820BED">
        <w:t>ere</w:t>
      </w:r>
      <w:proofErr w:type="gramEnd"/>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w:t>
            </w:r>
            <w:proofErr w:type="gramStart"/>
            <w:r w:rsidR="00143B52" w:rsidRPr="00820BED">
              <w:rPr>
                <w:sz w:val="24"/>
              </w:rPr>
              <w:t>criterion</w:t>
            </w:r>
            <w:proofErr w:type="gramEnd"/>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 xml:space="preserve">5 tree </w:t>
            </w:r>
            <w:proofErr w:type="gramStart"/>
            <w:r w:rsidRPr="00820BED">
              <w:rPr>
                <w:sz w:val="24"/>
              </w:rPr>
              <w:t>criterion</w:t>
            </w:r>
            <w:proofErr w:type="gramEnd"/>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 xml:space="preserve">Z value for 10 tree </w:t>
            </w:r>
            <w:proofErr w:type="gramStart"/>
            <w:r w:rsidRPr="00820BED">
              <w:rPr>
                <w:sz w:val="24"/>
              </w:rPr>
              <w:t>criterion</w:t>
            </w:r>
            <w:proofErr w:type="gramEnd"/>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 xml:space="preserve">Z value for 5 tree </w:t>
            </w:r>
            <w:proofErr w:type="gramStart"/>
            <w:r w:rsidRPr="00820BED">
              <w:rPr>
                <w:sz w:val="24"/>
              </w:rPr>
              <w:t>criterion</w:t>
            </w:r>
            <w:proofErr w:type="gramEnd"/>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proofErr w:type="gramStart"/>
            <w:r w:rsidRPr="00820BED">
              <w:rPr>
                <w:sz w:val="24"/>
              </w:rPr>
              <w:t>p value</w:t>
            </w:r>
            <w:proofErr w:type="gramEnd"/>
            <w:r w:rsidRPr="00820BED">
              <w:rPr>
                <w:sz w:val="24"/>
              </w:rPr>
              <w:t xml:space="preserve"> for 10 tree </w:t>
            </w:r>
            <w:proofErr w:type="gramStart"/>
            <w:r w:rsidRPr="00820BED">
              <w:rPr>
                <w:sz w:val="24"/>
              </w:rPr>
              <w:t>criterion</w:t>
            </w:r>
            <w:proofErr w:type="gramEnd"/>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 xml:space="preserve">p value for 5 tree </w:t>
            </w:r>
            <w:proofErr w:type="gramStart"/>
            <w:r w:rsidRPr="00820BED">
              <w:rPr>
                <w:sz w:val="24"/>
              </w:rPr>
              <w:t>criterion</w:t>
            </w:r>
            <w:proofErr w:type="gramEnd"/>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based on the proportion of each ash species that was found in a transect. </w:t>
      </w:r>
      <w:r w:rsidR="00143EF2" w:rsidRPr="00820BED">
        <w:t>G</w:t>
      </w:r>
      <w:r w:rsidRPr="00820BED">
        <w:t xml:space="preserve">reen represents green, white, and/or pumpkin ash; </w:t>
      </w:r>
      <w:commentRangeStart w:id="58"/>
      <w:r w:rsidRPr="00820BED">
        <w:t>black represents black ash</w:t>
      </w:r>
      <w:commentRangeEnd w:id="58"/>
      <w:r w:rsidR="00AE139E" w:rsidRPr="00820BED">
        <w:rPr>
          <w:rStyle w:val="CommentReference"/>
          <w:sz w:val="24"/>
          <w:szCs w:val="24"/>
        </w:rPr>
        <w:commentReference w:id="58"/>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lastRenderedPageBreak/>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4282B79D" w14:textId="77777777" w:rsidR="0091468E" w:rsidRDefault="002A0B0A" w:rsidP="0091468E">
      <w:pPr>
        <w:pStyle w:val="Bibliography"/>
      </w:pPr>
      <w:r w:rsidRPr="00820BED">
        <w:fldChar w:fldCharType="begin"/>
      </w:r>
      <w:r w:rsidR="0043291C">
        <w:instrText xml:space="preserve"> ADDIN ZOTERO_BIBL {"uncited":[],"omitted":[],"custom":[]} CSL_BIBLIOGRAPHY </w:instrText>
      </w:r>
      <w:r w:rsidRPr="00820BED">
        <w:fldChar w:fldCharType="separate"/>
      </w:r>
      <w:r w:rsidR="0091468E">
        <w:t xml:space="preserve">Abell, K. J., L. S. Bauer, J. J. Duan, and R. Van </w:t>
      </w:r>
      <w:proofErr w:type="spellStart"/>
      <w:r w:rsidR="0091468E">
        <w:t>Driesche</w:t>
      </w:r>
      <w:proofErr w:type="spellEnd"/>
      <w:r w:rsidR="0091468E">
        <w:t xml:space="preserve">. 2014. Long-term monitoring of the introduced emerald ash borer (Coleoptera: </w:t>
      </w:r>
      <w:proofErr w:type="spellStart"/>
      <w:r w:rsidR="0091468E">
        <w:t>Buprestidae</w:t>
      </w:r>
      <w:proofErr w:type="spellEnd"/>
      <w:r w:rsidR="0091468E">
        <w:t xml:space="preserve">) egg parasitoid, </w:t>
      </w:r>
      <w:proofErr w:type="spellStart"/>
      <w:r w:rsidR="0091468E">
        <w:t>Oobius</w:t>
      </w:r>
      <w:proofErr w:type="spellEnd"/>
      <w:r w:rsidR="0091468E">
        <w:t xml:space="preserve"> </w:t>
      </w:r>
      <w:proofErr w:type="spellStart"/>
      <w:r w:rsidR="0091468E">
        <w:t>agrili</w:t>
      </w:r>
      <w:proofErr w:type="spellEnd"/>
      <w:r w:rsidR="0091468E">
        <w:t xml:space="preserve"> (Hymenoptera: </w:t>
      </w:r>
      <w:proofErr w:type="spellStart"/>
      <w:r w:rsidR="0091468E">
        <w:t>Encyrtidae</w:t>
      </w:r>
      <w:proofErr w:type="spellEnd"/>
      <w:r w:rsidR="0091468E">
        <w:t>), in Michigan, USA and evaluation of a newly developed monitoring technique. Biological Control 79:36–42.</w:t>
      </w:r>
    </w:p>
    <w:p w14:paraId="2BCAE278" w14:textId="77777777" w:rsidR="0091468E" w:rsidRDefault="0091468E" w:rsidP="0091468E">
      <w:pPr>
        <w:pStyle w:val="Bibliography"/>
      </w:pPr>
      <w:r>
        <w:lastRenderedPageBreak/>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215EE6AB" w14:textId="77777777" w:rsidR="0091468E" w:rsidRDefault="0091468E" w:rsidP="0091468E">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50C3F620" w14:textId="77777777" w:rsidR="0091468E" w:rsidRDefault="0091468E" w:rsidP="0091468E">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08C618D3" w14:textId="77777777" w:rsidR="0091468E" w:rsidRDefault="0091468E" w:rsidP="0091468E">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32B2F90C" w14:textId="77777777" w:rsidR="0091468E" w:rsidRDefault="0091468E" w:rsidP="0091468E">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17090326" w14:textId="77777777" w:rsidR="0091468E" w:rsidRDefault="0091468E" w:rsidP="0091468E">
      <w:pPr>
        <w:pStyle w:val="Bibliography"/>
      </w:pPr>
      <w:r>
        <w:t>Barnes, B. V. 1976. Succession in deciduous swamp communities of southeastern Michigan formerly dominated by American elm. Canadian Journal of Botany 54:19–24.</w:t>
      </w:r>
    </w:p>
    <w:p w14:paraId="4FCA8EB6" w14:textId="77777777" w:rsidR="0091468E" w:rsidRDefault="0091468E" w:rsidP="0091468E">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28D1C804" w14:textId="77777777" w:rsidR="0091468E" w:rsidRDefault="0091468E" w:rsidP="0091468E">
      <w:pPr>
        <w:pStyle w:val="Bibliography"/>
      </w:pPr>
      <w:r>
        <w:t xml:space="preserve">Benedict, L., and R. David. 2003. </w:t>
      </w:r>
      <w:proofErr w:type="spellStart"/>
      <w:r>
        <w:t>Propogation</w:t>
      </w:r>
      <w:proofErr w:type="spellEnd"/>
      <w:r>
        <w:t xml:space="preserve"> protocol for black ash. Native Plants.</w:t>
      </w:r>
    </w:p>
    <w:p w14:paraId="12F30A83" w14:textId="77777777" w:rsidR="0091468E" w:rsidRDefault="0091468E" w:rsidP="0091468E">
      <w:pPr>
        <w:pStyle w:val="Bibliography"/>
      </w:pPr>
      <w:r>
        <w:t>Bolen, A. 2020. A Silent Killer: Black Ash Basket Makers are Battling a Voracious Beetle to Keep Their Heritage Alive. National Museum of the American Indian 21.</w:t>
      </w:r>
    </w:p>
    <w:p w14:paraId="10E6FAE4" w14:textId="77777777" w:rsidR="0091468E" w:rsidRDefault="0091468E" w:rsidP="0091468E">
      <w:pPr>
        <w:pStyle w:val="Bibliography"/>
      </w:pPr>
      <w:r>
        <w:lastRenderedPageBreak/>
        <w:t xml:space="preserve">Bolton, N., J. Shannon, J. Davis, M. Grinsven, N. Noh, S. Schooler, R. Kolka, T. </w:t>
      </w:r>
      <w:proofErr w:type="spellStart"/>
      <w:r>
        <w:t>Pypker</w:t>
      </w:r>
      <w:proofErr w:type="spellEnd"/>
      <w:r>
        <w:t>, and J. Wagenbrenner. 2018. Methods to Improve Survival and Growth of Planted Alternative Species Seedlings in Black Ash Ecosystems Threatened by Emerald Ash Borer. Forests 9:146.</w:t>
      </w:r>
    </w:p>
    <w:p w14:paraId="0833B241" w14:textId="77777777" w:rsidR="0091468E" w:rsidRDefault="0091468E" w:rsidP="0091468E">
      <w:pPr>
        <w:pStyle w:val="Bibliography"/>
      </w:pPr>
      <w:r>
        <w:t>Braun, E. L. 1989. The woody plants of Ohio: trees, shrubs and woody climbers, native, naturalized, and escaped. Ohio State University Press, Columbus, Ohio.</w:t>
      </w:r>
    </w:p>
    <w:p w14:paraId="424A2EA5" w14:textId="77777777" w:rsidR="0091468E" w:rsidRDefault="0091468E" w:rsidP="0091468E">
      <w:pPr>
        <w:pStyle w:val="Bibliography"/>
      </w:pPr>
      <w:r>
        <w:t>Burns, R., and B. Honkala. 1990. Silvics of North America: Volume 2, Hardwoods.</w:t>
      </w:r>
    </w:p>
    <w:p w14:paraId="32EC5146" w14:textId="77777777" w:rsidR="0091468E" w:rsidRDefault="0091468E" w:rsidP="0091468E">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2EF6C266" w14:textId="77777777" w:rsidR="0091468E" w:rsidRDefault="0091468E" w:rsidP="0091468E">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4B8C7FF9" w14:textId="77777777" w:rsidR="0091468E" w:rsidRDefault="0091468E" w:rsidP="0091468E">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681640C8" w14:textId="77777777" w:rsidR="0091468E" w:rsidRDefault="0091468E" w:rsidP="0091468E">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38C023E1" w14:textId="77777777" w:rsidR="0091468E" w:rsidRDefault="0091468E" w:rsidP="0091468E">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3E2D45CE" w14:textId="77777777" w:rsidR="0091468E" w:rsidRDefault="0091468E" w:rsidP="0091468E">
      <w:pPr>
        <w:pStyle w:val="Bibliography"/>
      </w:pPr>
      <w:r>
        <w:lastRenderedPageBreak/>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69DBCC38" w14:textId="77777777" w:rsidR="0091468E" w:rsidRDefault="0091468E" w:rsidP="0091468E">
      <w:pPr>
        <w:pStyle w:val="Bibliography"/>
      </w:pPr>
      <w:r>
        <w:t xml:space="preserve">Duan, J. J., C. B. Oppel, M. D. </w:t>
      </w:r>
      <w:proofErr w:type="spellStart"/>
      <w:r>
        <w:t>Ulyshen</w:t>
      </w:r>
      <w:proofErr w:type="spellEnd"/>
      <w:r>
        <w:t xml:space="preserve">, L. S. Bauer, and J. LeLito. 2011. Biology and Life History of </w:t>
      </w:r>
      <w:proofErr w:type="spellStart"/>
      <w:r>
        <w:rPr>
          <w:i/>
          <w:iCs/>
        </w:rPr>
        <w:t>Tetrastichus</w:t>
      </w:r>
      <w:proofErr w:type="spellEnd"/>
      <w:r>
        <w:rPr>
          <w:i/>
          <w:iCs/>
        </w:rPr>
        <w:t xml:space="preserve"> </w:t>
      </w:r>
      <w:proofErr w:type="spellStart"/>
      <w:r>
        <w:rPr>
          <w:i/>
          <w:iCs/>
        </w:rPr>
        <w:t>planipennisi</w:t>
      </w:r>
      <w:proofErr w:type="spellEnd"/>
      <w:r>
        <w:t xml:space="preserve"> (Hymenoptera: </w:t>
      </w:r>
      <w:proofErr w:type="spellStart"/>
      <w:r>
        <w:t>Eulophidae</w:t>
      </w:r>
      <w:proofErr w:type="spellEnd"/>
      <w:r>
        <w:t xml:space="preserve">), a Larval </w:t>
      </w:r>
      <w:proofErr w:type="spellStart"/>
      <w:r>
        <w:t>Endoparasitoid</w:t>
      </w:r>
      <w:proofErr w:type="spellEnd"/>
      <w:r>
        <w:t xml:space="preserve"> of the Emerald Ash Borer (Coleoptera: </w:t>
      </w:r>
      <w:proofErr w:type="spellStart"/>
      <w:r>
        <w:t>Buprestidae</w:t>
      </w:r>
      <w:proofErr w:type="spellEnd"/>
      <w:r>
        <w:t>). Florida Entomologist 94:933–940.</w:t>
      </w:r>
    </w:p>
    <w:p w14:paraId="30367F20" w14:textId="77777777" w:rsidR="0091468E" w:rsidRDefault="0091468E" w:rsidP="0091468E">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35B7AEFD" w14:textId="77777777" w:rsidR="0091468E" w:rsidRDefault="0091468E" w:rsidP="0091468E">
      <w:pPr>
        <w:pStyle w:val="Bibliography"/>
      </w:pPr>
      <w:r>
        <w:t>Engelken, P. J., M. E. Benbow, and D. G. McCullough. 2020. Legacy effects of emerald ash borer on riparian forest vegetation and structure. Forest Ecology and Management 457:117684.</w:t>
      </w:r>
    </w:p>
    <w:p w14:paraId="62C0FADF" w14:textId="77777777" w:rsidR="0091468E" w:rsidRDefault="0091468E" w:rsidP="0091468E">
      <w:pPr>
        <w:pStyle w:val="Bibliography"/>
      </w:pPr>
      <w:r>
        <w:t>Fox, J., and S. Weisberg. 2019. An {R} Companion to Applied Regression. Sage, Thousand Oaks {CA}.</w:t>
      </w:r>
    </w:p>
    <w:p w14:paraId="20652A7C" w14:textId="77777777" w:rsidR="0091468E" w:rsidRDefault="0091468E" w:rsidP="0091468E">
      <w:pPr>
        <w:pStyle w:val="Bibliography"/>
      </w:pPr>
      <w:r>
        <w:t>Gandhi, K. J. K., and D. A. Herms. 2010. Direct and indirect effects of alien insect herbivores on ecological processes and interactions in forests of eastern North America. Biological Invasions 12:389–405.</w:t>
      </w:r>
    </w:p>
    <w:p w14:paraId="641B98FB" w14:textId="77777777" w:rsidR="0091468E" w:rsidRDefault="0091468E" w:rsidP="0091468E">
      <w:pPr>
        <w:pStyle w:val="Bibliography"/>
      </w:pPr>
      <w:r>
        <w:t xml:space="preserve">Gandhi, K. J. K., A. Smith, D. M. Hartzler, and D. A. Herms. 2014. Indirect Effects of Emerald Ash Borer-Induced Ash Mortality and Canopy Gap Formation on </w:t>
      </w:r>
      <w:proofErr w:type="spellStart"/>
      <w:r>
        <w:t>Epigaeic</w:t>
      </w:r>
      <w:proofErr w:type="spellEnd"/>
      <w:r>
        <w:t xml:space="preserve"> Beetles. Environmental Entomology 43:546–555.</w:t>
      </w:r>
    </w:p>
    <w:p w14:paraId="11C8CF65" w14:textId="77777777" w:rsidR="0091468E" w:rsidRDefault="0091468E" w:rsidP="0091468E">
      <w:pPr>
        <w:pStyle w:val="Bibliography"/>
      </w:pPr>
      <w:proofErr w:type="spellStart"/>
      <w:r>
        <w:lastRenderedPageBreak/>
        <w:t>Golet</w:t>
      </w:r>
      <w:proofErr w:type="spellEnd"/>
      <w:r>
        <w:t>, F. C., J. A. Allen, U. S. Fish, and W. Service. 1993. Ecology of Red Maple Swamps in the Glaciated Northeast: A Community Profile. U.S. Department of the Interior, Fish and Wildlife Service.</w:t>
      </w:r>
    </w:p>
    <w:p w14:paraId="5FC912FB" w14:textId="77777777" w:rsidR="0091468E" w:rsidRDefault="0091468E" w:rsidP="0091468E">
      <w:pPr>
        <w:pStyle w:val="Bibliography"/>
      </w:pPr>
      <w:r>
        <w:t>Goulet, H., and J. T. Huber. 1993. Hymenoptera of the world: an identification guide to families. Agriculture Canada, Ottawa.</w:t>
      </w:r>
    </w:p>
    <w:p w14:paraId="3FEA175A" w14:textId="77777777" w:rsidR="0091468E" w:rsidRDefault="0091468E" w:rsidP="0091468E">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128EAE51" w14:textId="77777777" w:rsidR="0091468E" w:rsidRDefault="0091468E" w:rsidP="0091468E">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06C20C02" w14:textId="77777777" w:rsidR="0091468E" w:rsidRDefault="0091468E" w:rsidP="0091468E">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5D534D24" w14:textId="77777777" w:rsidR="0091468E" w:rsidRDefault="0091468E" w:rsidP="0091468E">
      <w:pPr>
        <w:pStyle w:val="Bibliography"/>
      </w:pPr>
      <w:r>
        <w:t xml:space="preserve">Jones, M. I., J. R. Gould, H. J. Mahon, and M. K. Fierke. 2020. Phenology of Emerald Ash Borer (Coleoptera: </w:t>
      </w:r>
      <w:proofErr w:type="spellStart"/>
      <w:r>
        <w:t>Buprestidae</w:t>
      </w:r>
      <w:proofErr w:type="spellEnd"/>
      <w:r>
        <w:t>) and Its Introduced Larval Parasitoids in the Northeastern United States. Journal of Economic Entomology 113:622–632.</w:t>
      </w:r>
    </w:p>
    <w:p w14:paraId="5FC3428E" w14:textId="77777777" w:rsidR="0091468E" w:rsidRDefault="0091468E" w:rsidP="0091468E">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60DD31AD" w14:textId="77777777" w:rsidR="0091468E" w:rsidRDefault="0091468E" w:rsidP="0091468E">
      <w:pPr>
        <w:pStyle w:val="Bibliography"/>
      </w:pPr>
      <w:proofErr w:type="spellStart"/>
      <w:r>
        <w:t>Kartesz</w:t>
      </w:r>
      <w:proofErr w:type="spellEnd"/>
      <w:r>
        <w:t>, J. T. 2015. The Biota of North America Program (BONAP). North American Plant Atlas. (http://bonap.net/napa), Chapel Hill, N.C.</w:t>
      </w:r>
    </w:p>
    <w:p w14:paraId="20C7AFDD" w14:textId="77777777" w:rsidR="0091468E" w:rsidRDefault="0091468E" w:rsidP="0091468E">
      <w:pPr>
        <w:pStyle w:val="Bibliography"/>
      </w:pPr>
      <w:r>
        <w:lastRenderedPageBreak/>
        <w:t>Kashian, D. M. 2016. Sprouting and seed production may promote persistence of green ash in the presence of the emerald ash borer. Ecosphere 7:e01332.</w:t>
      </w:r>
    </w:p>
    <w:p w14:paraId="27B267FC" w14:textId="77777777" w:rsidR="0091468E" w:rsidRDefault="0091468E" w:rsidP="0091468E">
      <w:pPr>
        <w:pStyle w:val="Bibliography"/>
      </w:pPr>
      <w:r>
        <w:t xml:space="preserve">Kashian, D. M., L. S. Bauer, B. A. </w:t>
      </w:r>
      <w:proofErr w:type="spellStart"/>
      <w:r>
        <w:t>Spei</w:t>
      </w:r>
      <w:proofErr w:type="spellEnd"/>
      <w:r>
        <w:t>, J. J. Duan, and J. R. Gould. 2018. Potential Impacts of Emerald Ash Borer Biocontrol on Ash Health and Recovery in Southern Michigan. Forests 9:296.</w:t>
      </w:r>
    </w:p>
    <w:p w14:paraId="024BF8F4" w14:textId="77777777" w:rsidR="0091468E" w:rsidRDefault="0091468E" w:rsidP="0091468E">
      <w:pPr>
        <w:pStyle w:val="Bibliography"/>
      </w:pPr>
      <w:r>
        <w:t>Klooster, W., K. Gandhi, L. Long, K. Perry, K. Rice, and D. Herms. 2018. Ecological Impacts of Emerald Ash Borer in Forests at the Epicenter of the Invasion in North America. Forests 9:250.</w:t>
      </w:r>
    </w:p>
    <w:p w14:paraId="379A6A47" w14:textId="77777777" w:rsidR="0091468E" w:rsidRDefault="0091468E" w:rsidP="0091468E">
      <w:pPr>
        <w:pStyle w:val="Bibliography"/>
      </w:pPr>
      <w:r>
        <w:t>Klooster, W. S. 2012. Forest Responses to Emerald Ash Borer-Induced Ash Mortality. PhD Thesis, The Ohio State University.</w:t>
      </w:r>
    </w:p>
    <w:p w14:paraId="39EC0421" w14:textId="77777777" w:rsidR="0091468E" w:rsidRDefault="0091468E" w:rsidP="0091468E">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2E674AC5" w14:textId="77777777" w:rsidR="0091468E" w:rsidRDefault="0091468E" w:rsidP="0091468E">
      <w:pPr>
        <w:pStyle w:val="Bibliography"/>
      </w:pPr>
      <w:r>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4BAC26CE" w14:textId="77777777" w:rsidR="0091468E" w:rsidRDefault="0091468E" w:rsidP="0091468E">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2659925E" w14:textId="77777777" w:rsidR="0091468E" w:rsidRDefault="0091468E" w:rsidP="0091468E">
      <w:pPr>
        <w:pStyle w:val="Bibliography"/>
      </w:pPr>
      <w:r>
        <w:lastRenderedPageBreak/>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5550D858" w14:textId="77777777" w:rsidR="0091468E" w:rsidRDefault="0091468E" w:rsidP="0091468E">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19888AA7" w14:textId="77777777" w:rsidR="0091468E" w:rsidRDefault="0091468E" w:rsidP="0091468E">
      <w:pPr>
        <w:pStyle w:val="Bibliography"/>
      </w:pPr>
      <w:r>
        <w:t>Kost, M. A., and R. P. O’Connor. 2003. Natural Features Inventory and Management Recommendations for Kensington and Oakwoods Metroparks. Michigan Natural Features Inventory, Huron-Clinton Metropolitan Authority.</w:t>
      </w:r>
    </w:p>
    <w:p w14:paraId="263BE49D" w14:textId="77777777" w:rsidR="0091468E" w:rsidRDefault="0091468E" w:rsidP="0091468E">
      <w:pPr>
        <w:pStyle w:val="Bibliography"/>
      </w:pPr>
      <w:r>
        <w:t xml:space="preserve">Lenth, R. V. 2024. </w:t>
      </w:r>
      <w:proofErr w:type="spellStart"/>
      <w:r>
        <w:t>emmeans</w:t>
      </w:r>
      <w:proofErr w:type="spellEnd"/>
      <w:r>
        <w:t>: Estimated Marginal Means, aka Least-Squares Means. R.</w:t>
      </w:r>
    </w:p>
    <w:p w14:paraId="62BE1A7F" w14:textId="77777777" w:rsidR="0091468E" w:rsidRDefault="0091468E" w:rsidP="0091468E">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320B7492" w14:textId="77777777" w:rsidR="0091468E" w:rsidRDefault="0091468E" w:rsidP="0091468E">
      <w:pPr>
        <w:pStyle w:val="Bibliography"/>
      </w:pPr>
      <w:proofErr w:type="spellStart"/>
      <w:r>
        <w:t>mapBioControl</w:t>
      </w:r>
      <w:proofErr w:type="spellEnd"/>
      <w:r>
        <w:t xml:space="preserve"> (Midwest Invasive Species Information Network). 2024. .</w:t>
      </w:r>
    </w:p>
    <w:p w14:paraId="7C83D73B" w14:textId="77777777" w:rsidR="0091468E" w:rsidRDefault="0091468E" w:rsidP="0091468E">
      <w:pPr>
        <w:pStyle w:val="Bibliography"/>
      </w:pPr>
      <w:r>
        <w:t>McCormick, J. F., and R. B. Platt. 1980. Recovery of an Appalachian Forest Following the Chestnut Blight or Catherine Keever-You Were Right! American Midland Naturalist 104:264.</w:t>
      </w:r>
    </w:p>
    <w:p w14:paraId="68E4FC99" w14:textId="77777777" w:rsidR="0091468E" w:rsidRDefault="0091468E" w:rsidP="0091468E">
      <w:pPr>
        <w:pStyle w:val="Bibliography"/>
      </w:pPr>
      <w:r>
        <w:t>McCullough, D. G. 2019. Challenges, tactics and integrated management of emerald ash borer in North America. Forestry: An International Journal of Forest Research 93:197–211.</w:t>
      </w:r>
    </w:p>
    <w:p w14:paraId="33BB77B0" w14:textId="77777777" w:rsidR="0091468E" w:rsidRDefault="0091468E" w:rsidP="0091468E">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39EB6950" w14:textId="77777777" w:rsidR="0091468E" w:rsidRDefault="0091468E" w:rsidP="0091468E">
      <w:pPr>
        <w:pStyle w:val="Bibliography"/>
      </w:pPr>
      <w:proofErr w:type="spellStart"/>
      <w:r>
        <w:lastRenderedPageBreak/>
        <w:t>Megonigal</w:t>
      </w:r>
      <w:proofErr w:type="spellEnd"/>
      <w:r>
        <w:t>, J. P., W. H. Conner, S. Kroeger, and R. R. Sharitz. 1997. Aboveground Production in Southeastern Floodplain Forests: A Test of the Subsidy-Stress Hypothesis. Ecology 78:370–384.</w:t>
      </w:r>
    </w:p>
    <w:p w14:paraId="1733FBC1" w14:textId="77777777" w:rsidR="0091468E" w:rsidRDefault="0091468E" w:rsidP="0091468E">
      <w:pPr>
        <w:pStyle w:val="Bibliography"/>
      </w:pPr>
      <w:r>
        <w:t>Morris, T. D., J. R. Gould, J. Drake, and M. K. Fierke. 2023. Status of ash forests and regeneration a decade after first detection of emerald ash borer infestation in New York state. Forest Ecology and Management 549:121464.</w:t>
      </w:r>
    </w:p>
    <w:p w14:paraId="404DDED9" w14:textId="77777777" w:rsidR="0091468E" w:rsidRDefault="0091468E" w:rsidP="0091468E">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066B0C78" w14:textId="77777777" w:rsidR="0091468E" w:rsidRDefault="0091468E" w:rsidP="0091468E">
      <w:pPr>
        <w:pStyle w:val="Bibliography"/>
      </w:pPr>
      <w:r>
        <w:t>Niinemets, Ü., and F. Valladares. 2006. Tolerance to Shade, Drought, and Waterlogging of Temperate Northern Hemisphere Trees and Shrubs. Ecological Monographs 76:521–547.</w:t>
      </w:r>
    </w:p>
    <w:p w14:paraId="53C9FEB5" w14:textId="77777777" w:rsidR="0091468E" w:rsidRDefault="0091468E" w:rsidP="0091468E">
      <w:pPr>
        <w:pStyle w:val="Bibliography"/>
      </w:pPr>
      <w:r>
        <w:t>Online Phenology and Degree-day Models. 2022. . https://uspest.org/dd/model_app.</w:t>
      </w:r>
    </w:p>
    <w:p w14:paraId="073D388E" w14:textId="77777777" w:rsidR="0091468E" w:rsidRDefault="0091468E" w:rsidP="0091468E">
      <w:pPr>
        <w:pStyle w:val="Bibliography"/>
      </w:pPr>
      <w:r>
        <w:t xml:space="preserve">Palik, B. J., A. W. D’Amato, R. A. Slesak, D. </w:t>
      </w:r>
      <w:proofErr w:type="spellStart"/>
      <w:r>
        <w:t>Kastendick</w:t>
      </w:r>
      <w:proofErr w:type="spellEnd"/>
      <w:r>
        <w:t xml:space="preserve">, C. Looney, and J. </w:t>
      </w:r>
      <w:proofErr w:type="spellStart"/>
      <w:r>
        <w:t>Kragthorpe</w:t>
      </w:r>
      <w:proofErr w:type="spellEnd"/>
      <w:r>
        <w:t>. 2021. Eighth-year survival and growth of planted replacement tree species in black ash (Fraxinus nigra) wetlands threatened by emerald ash borer in Minnesota, USA. Forest Ecology and Management 484:118958.</w:t>
      </w:r>
    </w:p>
    <w:p w14:paraId="52AF480C" w14:textId="77777777" w:rsidR="0091468E" w:rsidRDefault="0091468E" w:rsidP="0091468E">
      <w:pPr>
        <w:pStyle w:val="Bibliography"/>
      </w:pPr>
      <w:r>
        <w:t>Parsons, G. 2008. Emerald Ash Borer: A guide to identification and comparison to similar species. Michigan State University Department of Entomology.</w:t>
      </w:r>
    </w:p>
    <w:p w14:paraId="296BD17F" w14:textId="77777777" w:rsidR="0091468E" w:rsidRDefault="0091468E" w:rsidP="0091468E">
      <w:pPr>
        <w:pStyle w:val="Bibliography"/>
      </w:pPr>
      <w:r>
        <w:t>Perry, K., and D. Herms. 2019. Dynamic Responses of Ground-Dwelling Invertebrate Communities to Disturbance in Forest Ecosystems. Insects 10:61.</w:t>
      </w:r>
    </w:p>
    <w:p w14:paraId="2850C683" w14:textId="77777777" w:rsidR="0091468E" w:rsidRDefault="0091468E" w:rsidP="0091468E">
      <w:pPr>
        <w:pStyle w:val="Bibliography"/>
      </w:pPr>
      <w:r>
        <w:t xml:space="preserve">Petrice, T. R., L. S. Bauer, D. L. Miller, T. M. Poland, and F. W. Ravlin. 2021a. A Phenology Model for Simulating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xml:space="preserve">) Seasonal Voltinism and Synchrony </w:t>
      </w:r>
      <w:proofErr w:type="gramStart"/>
      <w:r>
        <w:t>With</w:t>
      </w:r>
      <w:proofErr w:type="gramEnd"/>
      <w:r>
        <w:t xml:space="preserve"> Emerald Ash Borer Oviposition. Environmental Entomology 50:280–292.</w:t>
      </w:r>
    </w:p>
    <w:p w14:paraId="3DDC4D1B" w14:textId="77777777" w:rsidR="0091468E" w:rsidRDefault="0091468E" w:rsidP="0091468E">
      <w:pPr>
        <w:pStyle w:val="Bibliography"/>
      </w:pPr>
      <w:r>
        <w:lastRenderedPageBreak/>
        <w:t xml:space="preserve">Petrice, T. R., L. S. Bauer, D. L. Miller, J. S. </w:t>
      </w:r>
      <w:proofErr w:type="spellStart"/>
      <w:r>
        <w:t>Stanovick</w:t>
      </w:r>
      <w:proofErr w:type="spellEnd"/>
      <w:r>
        <w:t xml:space="preserve">, T. M. Poland, and F. W. Ravlin. 2021b. Monitoring field establishment of the emerald ash borer biocontrol agent </w:t>
      </w:r>
      <w:proofErr w:type="spellStart"/>
      <w:r>
        <w:t>Oobius</w:t>
      </w:r>
      <w:proofErr w:type="spellEnd"/>
      <w:r>
        <w:t xml:space="preserve"> </w:t>
      </w:r>
      <w:proofErr w:type="spellStart"/>
      <w:r>
        <w:t>agrili</w:t>
      </w:r>
      <w:proofErr w:type="spellEnd"/>
      <w:r>
        <w:t xml:space="preserve"> Zhang and Huang (Hymenoptera: </w:t>
      </w:r>
      <w:proofErr w:type="spellStart"/>
      <w:r>
        <w:t>Encyrtidae</w:t>
      </w:r>
      <w:proofErr w:type="spellEnd"/>
      <w:r>
        <w:t>): Sampling methods, sample size, and phenology. Biological Control 156:104535.</w:t>
      </w:r>
    </w:p>
    <w:p w14:paraId="4786E385" w14:textId="77777777" w:rsidR="0091468E" w:rsidRDefault="0091468E" w:rsidP="0091468E">
      <w:pPr>
        <w:pStyle w:val="Bibliography"/>
      </w:pPr>
      <w:r>
        <w:t xml:space="preserve">Petrice, T. R., T. M. Poland, L. S. Bauer, J. S. </w:t>
      </w:r>
      <w:proofErr w:type="spellStart"/>
      <w:r>
        <w:t>Strazanac</w:t>
      </w:r>
      <w:proofErr w:type="spellEnd"/>
      <w:r>
        <w:t>, J. J. Duan, J. M. Schmude, and F. W. Ravlin. 2025. North American hymenopteran parasitoids of emerald ash borer larvae: seasonal abundance and interaction with introduced Asian parasitoids. The Canadian Entomologist 157:e7.</w:t>
      </w:r>
    </w:p>
    <w:p w14:paraId="1CD32F93" w14:textId="77777777" w:rsidR="0091468E" w:rsidRDefault="0091468E" w:rsidP="0091468E">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6CD4CE1A" w14:textId="77777777" w:rsidR="0091468E" w:rsidRDefault="0091468E" w:rsidP="0091468E">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3AF3A206" w14:textId="77777777" w:rsidR="0091468E" w:rsidRDefault="0091468E" w:rsidP="0091468E">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2F9B8D48" w14:textId="77777777" w:rsidR="0091468E" w:rsidRDefault="0091468E" w:rsidP="0091468E">
      <w:pPr>
        <w:pStyle w:val="Bibliography"/>
      </w:pPr>
      <w:r>
        <w:t>R Core Team. 2024. R: A Language and Environment for Statistical Computing. R Foundation for Statistical Computing, Vienna, Austria.</w:t>
      </w:r>
    </w:p>
    <w:p w14:paraId="7D87D978" w14:textId="77777777" w:rsidR="0091468E" w:rsidRDefault="0091468E" w:rsidP="0091468E">
      <w:pPr>
        <w:pStyle w:val="Bibliography"/>
      </w:pPr>
      <w:r>
        <w:lastRenderedPageBreak/>
        <w:t xml:space="preserve">Robinett, M. A., and D. G. McCullough. 2019. White ash ( </w:t>
      </w:r>
      <w:r>
        <w:rPr>
          <w:i/>
          <w:iCs/>
        </w:rPr>
        <w:t>Fraxinus americana</w:t>
      </w:r>
      <w:r>
        <w:t xml:space="preserve"> ) survival in the core of the emerald ash borer ( </w:t>
      </w:r>
      <w:r>
        <w:rPr>
          <w:i/>
          <w:iCs/>
        </w:rPr>
        <w:t xml:space="preserve">Agrilus </w:t>
      </w:r>
      <w:proofErr w:type="spellStart"/>
      <w:r>
        <w:rPr>
          <w:i/>
          <w:iCs/>
        </w:rPr>
        <w:t>planipennis</w:t>
      </w:r>
      <w:proofErr w:type="spellEnd"/>
      <w:r>
        <w:t xml:space="preserve"> ) invasion. Canadian Journal of Forest Research 49:510–520.</w:t>
      </w:r>
    </w:p>
    <w:p w14:paraId="5FAEDA63" w14:textId="77777777" w:rsidR="0091468E" w:rsidRDefault="0091468E" w:rsidP="0091468E">
      <w:pPr>
        <w:pStyle w:val="Bibliography"/>
      </w:pPr>
      <w:r>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51FCE34D" w14:textId="77777777" w:rsidR="0091468E" w:rsidRDefault="0091468E" w:rsidP="0091468E">
      <w:pPr>
        <w:pStyle w:val="Bibliography"/>
      </w:pPr>
      <w:r>
        <w:t>Royo, A. A., and K. S. Knight. 2012. White ash (Fraxinus americana) decline and mortality: The role of site nutrition and stress history. Forest Ecology and Management 286:8–15.</w:t>
      </w:r>
    </w:p>
    <w:p w14:paraId="6DA8EAEB" w14:textId="77777777" w:rsidR="0091468E" w:rsidRDefault="0091468E" w:rsidP="0091468E">
      <w:pPr>
        <w:pStyle w:val="Bibliography"/>
      </w:pPr>
      <w:r>
        <w:t>Runkle, J. R., and T. C. Yetter. 1987. Treefalls Revisited: Gap Dynamics in the Southern Appalachians. Ecology 68:417–424.</w:t>
      </w:r>
    </w:p>
    <w:p w14:paraId="0449336F" w14:textId="77777777" w:rsidR="0091468E" w:rsidRDefault="0091468E" w:rsidP="0091468E">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0746D8C2" w14:textId="77777777" w:rsidR="0091468E" w:rsidRDefault="0091468E" w:rsidP="0091468E">
      <w:pPr>
        <w:pStyle w:val="Bibliography"/>
      </w:pPr>
      <w:r>
        <w:t>Schauff, M. E., and E. . Grissel. 1990. Key From: A handbook of the families of Nearctic Chalcidoidea (Hymenoptera). Entomological Society of Washington (Washington, D.C.) Handbook 1:1-85.</w:t>
      </w:r>
    </w:p>
    <w:p w14:paraId="43F63D21" w14:textId="77777777" w:rsidR="0091468E" w:rsidRDefault="0091468E" w:rsidP="0091468E">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5893ECBC" w14:textId="77777777" w:rsidR="0091468E" w:rsidRDefault="0091468E" w:rsidP="0091468E">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3DEDC8A8" w14:textId="77777777" w:rsidR="0091468E" w:rsidRDefault="0091468E" w:rsidP="0091468E">
      <w:pPr>
        <w:pStyle w:val="Bibliography"/>
      </w:pPr>
      <w:r>
        <w:lastRenderedPageBreak/>
        <w:t>Smith, A. 2006. Effects of Community Structure on Forest susceptibility and Response to the Emerald Ash Borer Invasion of the Huron River Watershed in Southeast Michigan. Master’s Thesis, The Ohio State University.</w:t>
      </w:r>
    </w:p>
    <w:p w14:paraId="66379F22" w14:textId="77777777" w:rsidR="0091468E" w:rsidRDefault="0091468E" w:rsidP="0091468E">
      <w:pPr>
        <w:pStyle w:val="Bibliography"/>
      </w:pPr>
      <w:r>
        <w:t xml:space="preserve">Smith, A., D. A. Herms, R. P. Long, and K. J. K. Gandhi. 2015. Community composition and structure had no effect on forest susceptibility to invasion by the emerald ash borer (Coleoptera: </w:t>
      </w:r>
      <w:proofErr w:type="spellStart"/>
      <w:r>
        <w:t>Buprestidae</w:t>
      </w:r>
      <w:proofErr w:type="spellEnd"/>
      <w:r>
        <w:t>). The Canadian Entomologist 147:318–328.</w:t>
      </w:r>
    </w:p>
    <w:p w14:paraId="7EE0CDD7" w14:textId="77777777" w:rsidR="0091468E" w:rsidRDefault="0091468E" w:rsidP="0091468E">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11459FED" w14:textId="77777777" w:rsidR="0091468E" w:rsidRDefault="0091468E" w:rsidP="0091468E">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37151373" w14:textId="77777777" w:rsidR="0091468E" w:rsidRDefault="0091468E" w:rsidP="0091468E">
      <w:pPr>
        <w:pStyle w:val="Bibliography"/>
      </w:pPr>
      <w:r>
        <w:t>USDA–APHIS/ARS/FS. 2021. Emerald Ash Borer Biological Control Release and Recovery Guidelines. USDA–APHIS–ARS–FS, Riverdale, Maryland.</w:t>
      </w:r>
    </w:p>
    <w:p w14:paraId="3E980023" w14:textId="77777777" w:rsidR="0091468E" w:rsidRDefault="0091468E" w:rsidP="0091468E">
      <w:pPr>
        <w:pStyle w:val="Bibliography"/>
      </w:pPr>
      <w:r>
        <w:t>Van Driesche, R., and R. Reardon. 2016. The Use of Classical Biological Control to Preserve Forests in North America. USDA Forest Service, Morgantown, WV.</w:t>
      </w:r>
    </w:p>
    <w:p w14:paraId="684A24FD" w14:textId="77777777" w:rsidR="0091468E" w:rsidRDefault="0091468E" w:rsidP="0091468E">
      <w:pPr>
        <w:pStyle w:val="Bibliography"/>
      </w:pPr>
      <w:r>
        <w:t>Venables, W. N., B. D. Ripley, and W. N. Venables. 2002. Modern applied statistics with S. 4th ed. Springer, New York.</w:t>
      </w:r>
    </w:p>
    <w:p w14:paraId="7F79FBC9" w14:textId="77777777" w:rsidR="0091468E" w:rsidRDefault="0091468E" w:rsidP="0091468E">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05BD5438" w14:textId="77777777" w:rsidR="0091468E" w:rsidRDefault="0091468E" w:rsidP="0091468E">
      <w:pPr>
        <w:pStyle w:val="Bibliography"/>
      </w:pPr>
      <w:r>
        <w:lastRenderedPageBreak/>
        <w:t>Wagner, D. L., and K. J. Todd. 2015. Chapter 2: Ecological Impacts of Emerald Ash Borer. Page Biology and Control of Emerald Ash Borer. USDA Forest Service.</w:t>
      </w:r>
    </w:p>
    <w:p w14:paraId="4B54A81B" w14:textId="77777777" w:rsidR="0091468E" w:rsidRDefault="0091468E" w:rsidP="0091468E">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09C203C1" w14:textId="77777777" w:rsidR="0091468E" w:rsidRDefault="0091468E" w:rsidP="0091468E">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7316C4D3" w14:textId="77777777" w:rsidR="0091468E" w:rsidRDefault="0091468E" w:rsidP="0091468E">
      <w:pPr>
        <w:pStyle w:val="Bibliography"/>
      </w:pPr>
      <w:r>
        <w:t>Youngquist, M. B., S. L. Eggert, A. W. D’Amato, B. J. Palik, and R. A. Slesak. 2017. Potential Effects of Foundation Species Loss on Wetland Communities: A Case Study of Black Ash Wetlands Threatened by Emerald Ash Borer. Wetlands 37:787–799.</w:t>
      </w:r>
    </w:p>
    <w:p w14:paraId="4B89B7F4" w14:textId="77777777" w:rsidR="0091468E" w:rsidRDefault="0091468E" w:rsidP="0091468E">
      <w:pPr>
        <w:pStyle w:val="Bibliography"/>
      </w:pPr>
      <w:r>
        <w:t>Zhang, Y.-Z., D.-W. Huang, T.-H. Zho, H.-P. Liu, and L. S. Bauer. 2005. Two new species of egg parasitoids (</w:t>
      </w:r>
      <w:proofErr w:type="spellStart"/>
      <w:r>
        <w:t>hymenoptera</w:t>
      </w:r>
      <w:proofErr w:type="spellEnd"/>
      <w:r>
        <w:t xml:space="preserve">: </w:t>
      </w:r>
      <w:proofErr w:type="spellStart"/>
      <w:r>
        <w:t>Encyrtidae</w:t>
      </w:r>
      <w:proofErr w:type="spellEnd"/>
      <w:r>
        <w:t xml:space="preserve">) of wood-boring beetle pests from China. </w:t>
      </w:r>
      <w:proofErr w:type="spellStart"/>
      <w:r>
        <w:t>Phytoparasitica</w:t>
      </w:r>
      <w:proofErr w:type="spellEnd"/>
      <w:r>
        <w:t xml:space="preserve"> 33:253–260.</w:t>
      </w:r>
    </w:p>
    <w:p w14:paraId="5D01F2CA" w14:textId="595D4B13"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Perry, Kayla" w:date="2025-06-23T09:55:00Z" w:initials="KP">
    <w:p w14:paraId="76AE6E31" w14:textId="75A167AD"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1"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2"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3"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4"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5"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6"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7"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8" w:author="Aaron Tayal" w:date="2025-09-26T11:58:00Z" w:initials="AT">
    <w:p w14:paraId="26E6F8AD" w14:textId="77777777" w:rsidR="00FD66C9" w:rsidRDefault="00FD66C9" w:rsidP="00FD66C9">
      <w:pPr>
        <w:pStyle w:val="CommentText"/>
      </w:pPr>
      <w:r>
        <w:rPr>
          <w:rStyle w:val="CommentReference"/>
        </w:rPr>
        <w:annotationRef/>
      </w:r>
      <w:r>
        <w:t>The symptoms that showed the most inter-plot variation in prevalence were epicormic sprouts, basal sprouts, and bark splitting, while the prevalence canopy decline was more consistent between plots (Fig. S4).</w:t>
      </w:r>
    </w:p>
  </w:comment>
  <w:comment w:id="39" w:author="Perry, Kayla" w:date="2025-07-23T15:25:00Z" w:initials="KP">
    <w:p w14:paraId="31E95425" w14:textId="7B194411" w:rsidR="00322F3B" w:rsidRDefault="00322F3B" w:rsidP="00322F3B">
      <w:pPr>
        <w:pStyle w:val="CommentText"/>
      </w:pPr>
      <w:r>
        <w:rPr>
          <w:rStyle w:val="CommentReference"/>
        </w:rPr>
        <w:annotationRef/>
      </w:r>
      <w:r>
        <w:t>Don’t remember if this was in the stats section</w:t>
      </w:r>
    </w:p>
  </w:comment>
  <w:comment w:id="40"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1"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2"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3"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4" w:author="Perry, Kayla" w:date="2025-10-06T06:15:00Z" w:initials="KP">
    <w:p w14:paraId="63C8D33C" w14:textId="77777777" w:rsidR="00416CDD" w:rsidRDefault="00416CDD" w:rsidP="00416CDD">
      <w:pPr>
        <w:pStyle w:val="CommentText"/>
      </w:pPr>
      <w:r>
        <w:rPr>
          <w:rStyle w:val="CommentReference"/>
        </w:rPr>
        <w:annotationRef/>
      </w:r>
      <w:r>
        <w:t>There should be gap data in Wendy’s paper or Kamal’s paper to support this.</w:t>
      </w:r>
    </w:p>
  </w:comment>
  <w:comment w:id="45" w:author="Aaron Tayal" w:date="2025-10-31T12:47:00Z" w:initials="AT">
    <w:p w14:paraId="41D45B3A" w14:textId="77777777" w:rsidR="00093562" w:rsidRDefault="00093562" w:rsidP="00093562">
      <w:pPr>
        <w:pStyle w:val="CommentText"/>
      </w:pPr>
      <w:r>
        <w:rPr>
          <w:rStyle w:val="CommentReference"/>
        </w:rPr>
        <w:annotationRef/>
      </w:r>
      <w:r>
        <w:t>I looked in Gandhi 2014, and the gap data is not distinguished by hydroclass. But I found information in Dr. Wendy’s phd.</w:t>
      </w:r>
    </w:p>
  </w:comment>
  <w:comment w:id="46" w:author="Perry, Kayla" w:date="2025-10-06T06:15:00Z" w:initials="KP">
    <w:p w14:paraId="6DB1014D" w14:textId="10B8FA27" w:rsidR="007B04F1" w:rsidRDefault="007B04F1" w:rsidP="007B04F1">
      <w:pPr>
        <w:pStyle w:val="CommentText"/>
      </w:pPr>
      <w:r>
        <w:rPr>
          <w:rStyle w:val="CommentReference"/>
        </w:rPr>
        <w:annotationRef/>
      </w:r>
      <w:r>
        <w:t>Why? What’s happening in these gaps?</w:t>
      </w:r>
    </w:p>
  </w:comment>
  <w:comment w:id="47" w:author="Aaron Tayal" w:date="2025-10-31T14:48:00Z" w:initials="AT">
    <w:p w14:paraId="66973019" w14:textId="77777777" w:rsidR="009026F8" w:rsidRDefault="009026F8" w:rsidP="009026F8">
      <w:pPr>
        <w:pStyle w:val="CommentText"/>
      </w:pPr>
      <w:r>
        <w:rPr>
          <w:rStyle w:val="CommentReference"/>
        </w:rPr>
        <w:annotationRef/>
      </w:r>
      <w:r>
        <w:t>In fact, the density of seedlings appears to have decreased, especially for the smallest seedlings, those &lt; 25 cm tall. For instance, mesic transects had an average of 198,000 short ash seedlings ha</w:t>
      </w:r>
      <w:r>
        <w:rPr>
          <w:vertAlign w:val="superscript"/>
        </w:rPr>
        <w:t>-1</w:t>
      </w:r>
      <w:r>
        <w:t xml:space="preserve"> in 2010, but only 15,000 short ash seedlings ha</w:t>
      </w:r>
      <w:r>
        <w:rPr>
          <w:vertAlign w:val="superscript"/>
        </w:rPr>
        <w:t>-1</w:t>
      </w:r>
      <w:r>
        <w:t xml:space="preserve"> in 2024-25. Some of these short seedlings died, while others grew resulting in an increase in tall seedlings (25-137 cm) from 5,000 ha</w:t>
      </w:r>
      <w:r>
        <w:rPr>
          <w:vertAlign w:val="superscript"/>
        </w:rPr>
        <w:t>-1</w:t>
      </w:r>
      <w:r>
        <w:t xml:space="preserve"> in 2010 to 13,000 ha</w:t>
      </w:r>
      <w:r>
        <w:rPr>
          <w:vertAlign w:val="superscript"/>
        </w:rPr>
        <w:t>-1</w:t>
      </w:r>
      <w:r>
        <w:t xml:space="preserve"> in 2024-25 in mesic forests. </w:t>
      </w:r>
    </w:p>
  </w:comment>
  <w:comment w:id="48" w:author="Perry, Kayla" w:date="2025-10-06T06:25:00Z" w:initials="KP">
    <w:p w14:paraId="7131D808" w14:textId="63D1AE16" w:rsidR="000C2B2F" w:rsidRDefault="000C2B2F" w:rsidP="000C2B2F">
      <w:pPr>
        <w:pStyle w:val="CommentText"/>
      </w:pPr>
      <w:r>
        <w:rPr>
          <w:rStyle w:val="CommentReference"/>
        </w:rPr>
        <w:annotationRef/>
      </w:r>
      <w:r>
        <w:t>I think at the end of this paragraph is the appropriate place to mention that while we did not detect newly germinated seedlings or ash trees producing seeds within the study plots, infrequent incidences of each were observed in other areas of the forest (cite personal obs).</w:t>
      </w:r>
    </w:p>
  </w:comment>
  <w:comment w:id="49" w:author="Aaron Tayal" w:date="2025-10-20T10:05:00Z" w:initials="AT">
    <w:p w14:paraId="701B2E41" w14:textId="77777777" w:rsidR="005719D3" w:rsidRDefault="00BD5859" w:rsidP="005719D3">
      <w:pPr>
        <w:pStyle w:val="CommentText"/>
      </w:pPr>
      <w:r>
        <w:rPr>
          <w:rStyle w:val="CommentReference"/>
        </w:rPr>
        <w:annotationRef/>
      </w:r>
      <w:r w:rsidR="005719D3">
        <w:t>Ash trees were found producing seeds in the study plots, but only in 4 instances</w:t>
      </w:r>
    </w:p>
  </w:comment>
  <w:comment w:id="50" w:author="Aaron Tayal" w:date="2025-09-24T18:51:00Z" w:initials="AT">
    <w:p w14:paraId="54E57D8B" w14:textId="231C23BF" w:rsidR="005C462D" w:rsidRDefault="005C462D" w:rsidP="005C462D">
      <w:pPr>
        <w:pStyle w:val="CommentText"/>
      </w:pPr>
      <w:r>
        <w:rPr>
          <w:rStyle w:val="CommentReference"/>
        </w:rPr>
        <w:annotationRef/>
      </w:r>
      <w:r>
        <w:t>Figure out how to add the following info: “Green and white ash trees typically grow to 8-10 cm DBH before beginning to produce seeds, and white and black ash have yearly variations in seed production (Burns and Honkala 1990).”</w:t>
      </w:r>
    </w:p>
  </w:comment>
  <w:comment w:id="51" w:author="Aaron Tayal" w:date="2025-09-26T09:54:00Z" w:initials="AT">
    <w:p w14:paraId="2CAA073C" w14:textId="7ECF9970" w:rsidR="00A06D58" w:rsidRDefault="00A06D58" w:rsidP="00A06D58">
      <w:pPr>
        <w:pStyle w:val="CommentText"/>
      </w:pPr>
      <w:r>
        <w:rPr>
          <w:rStyle w:val="CommentReference"/>
        </w:rPr>
        <w:annotationRef/>
      </w:r>
      <w:r>
        <w:t>Larvae and prepupae within larger ash trees may be more desirable for woodpecker predator foraging during winter (Wilson et al. 2024).</w:t>
      </w:r>
    </w:p>
  </w:comment>
  <w:comment w:id="52" w:author="Aaron Tayal" w:date="2025-09-29T16:25:00Z" w:initials="AT">
    <w:p w14:paraId="5B25D3D6" w14:textId="77777777" w:rsidR="00E016E3" w:rsidRDefault="00E016E3" w:rsidP="00E016E3">
      <w:pPr>
        <w:pStyle w:val="CommentText"/>
      </w:pPr>
      <w:r>
        <w:rPr>
          <w:rStyle w:val="CommentReference"/>
        </w:rPr>
        <w:annotationRef/>
      </w:r>
      <w:r>
        <w:t xml:space="preserve">Similarly, a study on green and black ash in northern Lower Michigan found near complete absence of living ash trees above 13 cm DBH in post-outbreak forests (Siegert et al. 2021). </w:t>
      </w:r>
    </w:p>
  </w:comment>
  <w:comment w:id="53" w:author="Aaron Tayal" w:date="2025-10-01T22:30:00Z" w:initials="AT">
    <w:p w14:paraId="6CF9B3DF" w14:textId="1D35EE51" w:rsidR="00586B44" w:rsidRDefault="00586B44" w:rsidP="00586B44">
      <w:pPr>
        <w:pStyle w:val="CommentText"/>
      </w:pPr>
      <w:r>
        <w:rPr>
          <w:rStyle w:val="CommentReference"/>
        </w:rPr>
        <w:annotationRef/>
      </w:r>
      <w:r>
        <w:t>Deposited by rivers</w:t>
      </w:r>
    </w:p>
  </w:comment>
  <w:comment w:id="54" w:author="Perry, Kayla" w:date="2025-10-06T06:33:00Z" w:initials="KP">
    <w:p w14:paraId="3D53C218" w14:textId="36165107" w:rsidR="00EC4D5D" w:rsidRDefault="00EC4D5D" w:rsidP="00EC4D5D">
      <w:pPr>
        <w:pStyle w:val="CommentText"/>
      </w:pPr>
      <w:r>
        <w:rPr>
          <w:rStyle w:val="CommentReference"/>
        </w:rPr>
        <w:annotationRef/>
      </w:r>
      <w:r>
        <w:t>Plural but only one study cited.</w:t>
      </w:r>
    </w:p>
  </w:comment>
  <w:comment w:id="55" w:author="Perry, Kayla" w:date="2025-10-06T06:47:00Z" w:initials="KP">
    <w:p w14:paraId="166AF07A" w14:textId="77777777" w:rsidR="00E01750" w:rsidRDefault="00E01750" w:rsidP="00E01750">
      <w:pPr>
        <w:pStyle w:val="CommentText"/>
      </w:pPr>
      <w:r>
        <w:rPr>
          <w:rStyle w:val="CommentReference"/>
        </w:rPr>
        <w:annotationRef/>
      </w:r>
      <w:r>
        <w:t>Do we have consistent EAB population data to say this? I would focus on year of EAB detection</w:t>
      </w:r>
    </w:p>
  </w:comment>
  <w:comment w:id="56" w:author="Aaron Tayal" w:date="2025-10-20T10:15:00Z" w:initials="AT">
    <w:p w14:paraId="0E5425E4" w14:textId="77777777" w:rsidR="00736940" w:rsidRDefault="00736940" w:rsidP="00736940">
      <w:pPr>
        <w:pStyle w:val="CommentText"/>
      </w:pPr>
      <w:r>
        <w:rPr>
          <w:rStyle w:val="CommentReference"/>
        </w:rPr>
        <w:annotationRef/>
      </w:r>
      <w:r>
        <w:t>Ok, I can focus on year of detection. I think I was using 2009 because that’s when 99.7% of the ash trees had been killed. But I guess that doesn’t mean EAB populations were highest.</w:t>
      </w:r>
    </w:p>
  </w:comment>
  <w:comment w:id="57"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58"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26E6F8AD"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63C8D33C" w15:done="0"/>
  <w15:commentEx w15:paraId="41D45B3A" w15:paraIdParent="63C8D33C" w15:done="0"/>
  <w15:commentEx w15:paraId="6DB1014D" w15:done="0"/>
  <w15:commentEx w15:paraId="66973019" w15:done="0"/>
  <w15:commentEx w15:paraId="7131D808" w15:done="0"/>
  <w15:commentEx w15:paraId="701B2E41" w15:paraIdParent="7131D808" w15:done="0"/>
  <w15:commentEx w15:paraId="54E57D8B" w15:done="0"/>
  <w15:commentEx w15:paraId="2CAA073C" w15:done="0"/>
  <w15:commentEx w15:paraId="5B25D3D6" w15:done="0"/>
  <w15:commentEx w15:paraId="6CF9B3DF" w15:done="0"/>
  <w15:commentEx w15:paraId="3D53C218" w15:done="0"/>
  <w15:commentEx w15:paraId="166AF07A" w15:done="0"/>
  <w15:commentEx w15:paraId="0E5425E4" w15:paraIdParent="166AF07A"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742223F6" w16cex:dateUtc="2025-09-26T15:58: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50BB4BA7" w16cex:dateUtc="2025-10-06T10:15:00Z"/>
  <w16cex:commentExtensible w16cex:durableId="59CC40EB" w16cex:dateUtc="2025-10-31T16:47:00Z"/>
  <w16cex:commentExtensible w16cex:durableId="79B66EC4" w16cex:dateUtc="2025-10-06T10:15:00Z"/>
  <w16cex:commentExtensible w16cex:durableId="1326E473" w16cex:dateUtc="2025-10-31T18:48:00Z"/>
  <w16cex:commentExtensible w16cex:durableId="0C2873A7" w16cex:dateUtc="2025-10-06T10:25:00Z"/>
  <w16cex:commentExtensible w16cex:durableId="298AFBA9" w16cex:dateUtc="2025-10-20T14:05:00Z"/>
  <w16cex:commentExtensible w16cex:durableId="7A12102E" w16cex:dateUtc="2025-09-24T22:51:00Z"/>
  <w16cex:commentExtensible w16cex:durableId="036A8889" w16cex:dateUtc="2025-09-26T13:54:00Z"/>
  <w16cex:commentExtensible w16cex:durableId="78CC3F33" w16cex:dateUtc="2025-09-29T20:25:00Z"/>
  <w16cex:commentExtensible w16cex:durableId="6EE772C3" w16cex:dateUtc="2025-10-02T02:30:00Z"/>
  <w16cex:commentExtensible w16cex:durableId="59A5B915" w16cex:dateUtc="2025-10-06T10:33:00Z"/>
  <w16cex:commentExtensible w16cex:durableId="4E39FC52" w16cex:dateUtc="2025-10-06T10:47:00Z"/>
  <w16cex:commentExtensible w16cex:durableId="3128724F" w16cex:dateUtc="2025-10-20T14:15: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26E6F8AD" w16cid:durableId="742223F6"/>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63C8D33C" w16cid:durableId="50BB4BA7"/>
  <w16cid:commentId w16cid:paraId="41D45B3A" w16cid:durableId="59CC40EB"/>
  <w16cid:commentId w16cid:paraId="6DB1014D" w16cid:durableId="79B66EC4"/>
  <w16cid:commentId w16cid:paraId="66973019" w16cid:durableId="1326E473"/>
  <w16cid:commentId w16cid:paraId="7131D808" w16cid:durableId="0C2873A7"/>
  <w16cid:commentId w16cid:paraId="701B2E41" w16cid:durableId="298AFBA9"/>
  <w16cid:commentId w16cid:paraId="54E57D8B" w16cid:durableId="7A12102E"/>
  <w16cid:commentId w16cid:paraId="2CAA073C" w16cid:durableId="036A8889"/>
  <w16cid:commentId w16cid:paraId="5B25D3D6" w16cid:durableId="78CC3F33"/>
  <w16cid:commentId w16cid:paraId="6CF9B3DF" w16cid:durableId="6EE772C3"/>
  <w16cid:commentId w16cid:paraId="3D53C218" w16cid:durableId="59A5B915"/>
  <w16cid:commentId w16cid:paraId="166AF07A" w16cid:durableId="4E39FC52"/>
  <w16cid:commentId w16cid:paraId="0E5425E4" w16cid:durableId="3128724F"/>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DA1278" w14:textId="77777777" w:rsidR="00C60384" w:rsidRDefault="00C60384" w:rsidP="0044153C">
      <w:r>
        <w:separator/>
      </w:r>
    </w:p>
  </w:endnote>
  <w:endnote w:type="continuationSeparator" w:id="0">
    <w:p w14:paraId="62A126C1" w14:textId="77777777" w:rsidR="00C60384" w:rsidRDefault="00C60384"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B7A41" w14:textId="77777777" w:rsidR="00C60384" w:rsidRDefault="00C60384" w:rsidP="0044153C">
      <w:r>
        <w:separator/>
      </w:r>
    </w:p>
  </w:footnote>
  <w:footnote w:type="continuationSeparator" w:id="0">
    <w:p w14:paraId="208808B5" w14:textId="77777777" w:rsidR="00C60384" w:rsidRDefault="00C60384"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ECD"/>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6453"/>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9F1"/>
    <w:rsid w:val="00025BCF"/>
    <w:rsid w:val="00025FE2"/>
    <w:rsid w:val="00027532"/>
    <w:rsid w:val="000300AD"/>
    <w:rsid w:val="000323F5"/>
    <w:rsid w:val="000326BD"/>
    <w:rsid w:val="00033DED"/>
    <w:rsid w:val="00034870"/>
    <w:rsid w:val="00034A01"/>
    <w:rsid w:val="000354F4"/>
    <w:rsid w:val="00035FB8"/>
    <w:rsid w:val="00036751"/>
    <w:rsid w:val="00036C36"/>
    <w:rsid w:val="00036D78"/>
    <w:rsid w:val="00036FBA"/>
    <w:rsid w:val="0003703E"/>
    <w:rsid w:val="000377A5"/>
    <w:rsid w:val="00040054"/>
    <w:rsid w:val="00040FFC"/>
    <w:rsid w:val="00041871"/>
    <w:rsid w:val="00041FD6"/>
    <w:rsid w:val="000424C4"/>
    <w:rsid w:val="00042723"/>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A5B"/>
    <w:rsid w:val="00047DC1"/>
    <w:rsid w:val="0005048E"/>
    <w:rsid w:val="00050F69"/>
    <w:rsid w:val="000512CF"/>
    <w:rsid w:val="00051992"/>
    <w:rsid w:val="00051A29"/>
    <w:rsid w:val="00052733"/>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11E"/>
    <w:rsid w:val="000575FA"/>
    <w:rsid w:val="00057CD5"/>
    <w:rsid w:val="0006082E"/>
    <w:rsid w:val="00061D9F"/>
    <w:rsid w:val="000624DC"/>
    <w:rsid w:val="00064245"/>
    <w:rsid w:val="0006445A"/>
    <w:rsid w:val="00064710"/>
    <w:rsid w:val="00064C45"/>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3F8A"/>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562"/>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203"/>
    <w:rsid w:val="000A4352"/>
    <w:rsid w:val="000A4571"/>
    <w:rsid w:val="000A4B5F"/>
    <w:rsid w:val="000A51DD"/>
    <w:rsid w:val="000A527E"/>
    <w:rsid w:val="000A5539"/>
    <w:rsid w:val="000A56D1"/>
    <w:rsid w:val="000A59F1"/>
    <w:rsid w:val="000A5F2B"/>
    <w:rsid w:val="000A61DB"/>
    <w:rsid w:val="000A66FE"/>
    <w:rsid w:val="000A713E"/>
    <w:rsid w:val="000A7430"/>
    <w:rsid w:val="000A750D"/>
    <w:rsid w:val="000A755D"/>
    <w:rsid w:val="000A7B88"/>
    <w:rsid w:val="000A7EC5"/>
    <w:rsid w:val="000B0340"/>
    <w:rsid w:val="000B1977"/>
    <w:rsid w:val="000B25A2"/>
    <w:rsid w:val="000B29CB"/>
    <w:rsid w:val="000B34D7"/>
    <w:rsid w:val="000B386C"/>
    <w:rsid w:val="000B3980"/>
    <w:rsid w:val="000B3ACC"/>
    <w:rsid w:val="000B3CD7"/>
    <w:rsid w:val="000B3D5C"/>
    <w:rsid w:val="000B4194"/>
    <w:rsid w:val="000B42EB"/>
    <w:rsid w:val="000B446B"/>
    <w:rsid w:val="000B50B2"/>
    <w:rsid w:val="000B5600"/>
    <w:rsid w:val="000B5B2D"/>
    <w:rsid w:val="000B6020"/>
    <w:rsid w:val="000B644B"/>
    <w:rsid w:val="000B6478"/>
    <w:rsid w:val="000B6598"/>
    <w:rsid w:val="000B7FBE"/>
    <w:rsid w:val="000C04A9"/>
    <w:rsid w:val="000C0F76"/>
    <w:rsid w:val="000C1833"/>
    <w:rsid w:val="000C1AD2"/>
    <w:rsid w:val="000C1E6D"/>
    <w:rsid w:val="000C2199"/>
    <w:rsid w:val="000C2389"/>
    <w:rsid w:val="000C26EB"/>
    <w:rsid w:val="000C27F3"/>
    <w:rsid w:val="000C293A"/>
    <w:rsid w:val="000C2B2F"/>
    <w:rsid w:val="000C2E0F"/>
    <w:rsid w:val="000C34A1"/>
    <w:rsid w:val="000C3660"/>
    <w:rsid w:val="000C38DC"/>
    <w:rsid w:val="000C3B20"/>
    <w:rsid w:val="000C3FAB"/>
    <w:rsid w:val="000C3FB8"/>
    <w:rsid w:val="000C485A"/>
    <w:rsid w:val="000C53C4"/>
    <w:rsid w:val="000C54EF"/>
    <w:rsid w:val="000C6947"/>
    <w:rsid w:val="000C6EC6"/>
    <w:rsid w:val="000C6EFD"/>
    <w:rsid w:val="000C7638"/>
    <w:rsid w:val="000C7D63"/>
    <w:rsid w:val="000D0098"/>
    <w:rsid w:val="000D076C"/>
    <w:rsid w:val="000D0EF0"/>
    <w:rsid w:val="000D1405"/>
    <w:rsid w:val="000D1411"/>
    <w:rsid w:val="000D1C35"/>
    <w:rsid w:val="000D1E89"/>
    <w:rsid w:val="000D2491"/>
    <w:rsid w:val="000D301F"/>
    <w:rsid w:val="000D3065"/>
    <w:rsid w:val="000D314C"/>
    <w:rsid w:val="000D4EAE"/>
    <w:rsid w:val="000D5A49"/>
    <w:rsid w:val="000D5C35"/>
    <w:rsid w:val="000D5C9B"/>
    <w:rsid w:val="000D78C7"/>
    <w:rsid w:val="000D7AB9"/>
    <w:rsid w:val="000E07F7"/>
    <w:rsid w:val="000E0E7B"/>
    <w:rsid w:val="000E1831"/>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567B"/>
    <w:rsid w:val="000F6339"/>
    <w:rsid w:val="000F7F1D"/>
    <w:rsid w:val="00100566"/>
    <w:rsid w:val="00100875"/>
    <w:rsid w:val="00101864"/>
    <w:rsid w:val="00101A33"/>
    <w:rsid w:val="00101E2C"/>
    <w:rsid w:val="0010205C"/>
    <w:rsid w:val="00102584"/>
    <w:rsid w:val="0010269E"/>
    <w:rsid w:val="00102C45"/>
    <w:rsid w:val="00103592"/>
    <w:rsid w:val="00103D1B"/>
    <w:rsid w:val="0010426C"/>
    <w:rsid w:val="00104865"/>
    <w:rsid w:val="00104870"/>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AF"/>
    <w:rsid w:val="001129EC"/>
    <w:rsid w:val="0011377B"/>
    <w:rsid w:val="00113CA1"/>
    <w:rsid w:val="00114C52"/>
    <w:rsid w:val="0011506E"/>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45D0"/>
    <w:rsid w:val="0012572E"/>
    <w:rsid w:val="00125BC5"/>
    <w:rsid w:val="001265E4"/>
    <w:rsid w:val="00126637"/>
    <w:rsid w:val="0012684A"/>
    <w:rsid w:val="00126E56"/>
    <w:rsid w:val="001272A5"/>
    <w:rsid w:val="001272A6"/>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337B"/>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B4E"/>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3FAF"/>
    <w:rsid w:val="00164391"/>
    <w:rsid w:val="001650C6"/>
    <w:rsid w:val="001650DF"/>
    <w:rsid w:val="001658C6"/>
    <w:rsid w:val="00165BD7"/>
    <w:rsid w:val="00165D42"/>
    <w:rsid w:val="001664B2"/>
    <w:rsid w:val="00166AC7"/>
    <w:rsid w:val="00166F37"/>
    <w:rsid w:val="00166FDA"/>
    <w:rsid w:val="00167270"/>
    <w:rsid w:val="00170247"/>
    <w:rsid w:val="00170BC5"/>
    <w:rsid w:val="001714FB"/>
    <w:rsid w:val="001715D3"/>
    <w:rsid w:val="00173196"/>
    <w:rsid w:val="00173311"/>
    <w:rsid w:val="00174E4E"/>
    <w:rsid w:val="0017565A"/>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5BC7"/>
    <w:rsid w:val="001A6479"/>
    <w:rsid w:val="001A6876"/>
    <w:rsid w:val="001A69B9"/>
    <w:rsid w:val="001A740B"/>
    <w:rsid w:val="001A75BD"/>
    <w:rsid w:val="001A7B47"/>
    <w:rsid w:val="001A7C38"/>
    <w:rsid w:val="001A7D97"/>
    <w:rsid w:val="001A7E2A"/>
    <w:rsid w:val="001B087B"/>
    <w:rsid w:val="001B098B"/>
    <w:rsid w:val="001B0EBF"/>
    <w:rsid w:val="001B18A8"/>
    <w:rsid w:val="001B1CB2"/>
    <w:rsid w:val="001B2557"/>
    <w:rsid w:val="001B2D05"/>
    <w:rsid w:val="001B421C"/>
    <w:rsid w:val="001B47D0"/>
    <w:rsid w:val="001B4917"/>
    <w:rsid w:val="001B4946"/>
    <w:rsid w:val="001B4BFC"/>
    <w:rsid w:val="001B51F3"/>
    <w:rsid w:val="001B5B2E"/>
    <w:rsid w:val="001B5E6F"/>
    <w:rsid w:val="001B6D03"/>
    <w:rsid w:val="001B6E44"/>
    <w:rsid w:val="001B771B"/>
    <w:rsid w:val="001C039E"/>
    <w:rsid w:val="001C1702"/>
    <w:rsid w:val="001C1D52"/>
    <w:rsid w:val="001C2123"/>
    <w:rsid w:val="001C2D10"/>
    <w:rsid w:val="001C3015"/>
    <w:rsid w:val="001C398A"/>
    <w:rsid w:val="001C412A"/>
    <w:rsid w:val="001C516D"/>
    <w:rsid w:val="001C530C"/>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835"/>
    <w:rsid w:val="001D4B38"/>
    <w:rsid w:val="001D4C66"/>
    <w:rsid w:val="001D4CD0"/>
    <w:rsid w:val="001D54DE"/>
    <w:rsid w:val="001D5662"/>
    <w:rsid w:val="001D58D5"/>
    <w:rsid w:val="001D5A0A"/>
    <w:rsid w:val="001D5C11"/>
    <w:rsid w:val="001D624D"/>
    <w:rsid w:val="001D718C"/>
    <w:rsid w:val="001D7736"/>
    <w:rsid w:val="001D7A43"/>
    <w:rsid w:val="001E0257"/>
    <w:rsid w:val="001E0318"/>
    <w:rsid w:val="001E07DA"/>
    <w:rsid w:val="001E0A40"/>
    <w:rsid w:val="001E0C79"/>
    <w:rsid w:val="001E0CD3"/>
    <w:rsid w:val="001E0EF4"/>
    <w:rsid w:val="001E130F"/>
    <w:rsid w:val="001E1DD7"/>
    <w:rsid w:val="001E20B5"/>
    <w:rsid w:val="001E33A6"/>
    <w:rsid w:val="001E53CE"/>
    <w:rsid w:val="001E5808"/>
    <w:rsid w:val="001E5B41"/>
    <w:rsid w:val="001E5E36"/>
    <w:rsid w:val="001E65A9"/>
    <w:rsid w:val="001E7FC1"/>
    <w:rsid w:val="001F00F0"/>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09D"/>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01A6"/>
    <w:rsid w:val="002222EF"/>
    <w:rsid w:val="00222460"/>
    <w:rsid w:val="002226E6"/>
    <w:rsid w:val="00222975"/>
    <w:rsid w:val="00222BC4"/>
    <w:rsid w:val="00222CA1"/>
    <w:rsid w:val="00222DF6"/>
    <w:rsid w:val="00223026"/>
    <w:rsid w:val="002231C8"/>
    <w:rsid w:val="002233EA"/>
    <w:rsid w:val="00223520"/>
    <w:rsid w:val="0022424A"/>
    <w:rsid w:val="00224770"/>
    <w:rsid w:val="00224E9C"/>
    <w:rsid w:val="002254F0"/>
    <w:rsid w:val="002259A2"/>
    <w:rsid w:val="002261EA"/>
    <w:rsid w:val="0022648D"/>
    <w:rsid w:val="0022707B"/>
    <w:rsid w:val="00227270"/>
    <w:rsid w:val="00227832"/>
    <w:rsid w:val="002302EA"/>
    <w:rsid w:val="002306C3"/>
    <w:rsid w:val="002307E6"/>
    <w:rsid w:val="00230BCE"/>
    <w:rsid w:val="00230DA4"/>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AA3"/>
    <w:rsid w:val="00235C25"/>
    <w:rsid w:val="00235FA3"/>
    <w:rsid w:val="002364E5"/>
    <w:rsid w:val="00236627"/>
    <w:rsid w:val="00237C0A"/>
    <w:rsid w:val="00240994"/>
    <w:rsid w:val="00240A27"/>
    <w:rsid w:val="00241253"/>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5C1"/>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364"/>
    <w:rsid w:val="00271671"/>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5A2D"/>
    <w:rsid w:val="002761D7"/>
    <w:rsid w:val="00276BE5"/>
    <w:rsid w:val="00276ECC"/>
    <w:rsid w:val="0027744E"/>
    <w:rsid w:val="00277711"/>
    <w:rsid w:val="00277954"/>
    <w:rsid w:val="00277BBD"/>
    <w:rsid w:val="002802E4"/>
    <w:rsid w:val="00282198"/>
    <w:rsid w:val="00282A39"/>
    <w:rsid w:val="00282AF4"/>
    <w:rsid w:val="00283385"/>
    <w:rsid w:val="002849CA"/>
    <w:rsid w:val="00284B05"/>
    <w:rsid w:val="0028515D"/>
    <w:rsid w:val="00286476"/>
    <w:rsid w:val="00286CB4"/>
    <w:rsid w:val="00286D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46A"/>
    <w:rsid w:val="002975AC"/>
    <w:rsid w:val="00297EE3"/>
    <w:rsid w:val="002A07F4"/>
    <w:rsid w:val="002A08F2"/>
    <w:rsid w:val="002A0B0A"/>
    <w:rsid w:val="002A1442"/>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32D0"/>
    <w:rsid w:val="002C41F0"/>
    <w:rsid w:val="002C4227"/>
    <w:rsid w:val="002C4490"/>
    <w:rsid w:val="002C4604"/>
    <w:rsid w:val="002C4727"/>
    <w:rsid w:val="002C4AEE"/>
    <w:rsid w:val="002C4B7D"/>
    <w:rsid w:val="002C5082"/>
    <w:rsid w:val="002C56F9"/>
    <w:rsid w:val="002C57C1"/>
    <w:rsid w:val="002C761B"/>
    <w:rsid w:val="002C7A9D"/>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A2C"/>
    <w:rsid w:val="002D6C75"/>
    <w:rsid w:val="002D7BCE"/>
    <w:rsid w:val="002D7CEC"/>
    <w:rsid w:val="002D7CFA"/>
    <w:rsid w:val="002E040F"/>
    <w:rsid w:val="002E0944"/>
    <w:rsid w:val="002E1356"/>
    <w:rsid w:val="002E14C1"/>
    <w:rsid w:val="002E1739"/>
    <w:rsid w:val="002E1B5F"/>
    <w:rsid w:val="002E2E14"/>
    <w:rsid w:val="002E35A6"/>
    <w:rsid w:val="002E3D4A"/>
    <w:rsid w:val="002E4025"/>
    <w:rsid w:val="002E4708"/>
    <w:rsid w:val="002E493D"/>
    <w:rsid w:val="002E4A2D"/>
    <w:rsid w:val="002E503B"/>
    <w:rsid w:val="002E57F4"/>
    <w:rsid w:val="002E5E04"/>
    <w:rsid w:val="002E6845"/>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BE8"/>
    <w:rsid w:val="00314E25"/>
    <w:rsid w:val="003152F8"/>
    <w:rsid w:val="00315814"/>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459"/>
    <w:rsid w:val="00323594"/>
    <w:rsid w:val="00323669"/>
    <w:rsid w:val="00323FF5"/>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06B"/>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14E"/>
    <w:rsid w:val="00356935"/>
    <w:rsid w:val="003571E4"/>
    <w:rsid w:val="00357AA0"/>
    <w:rsid w:val="00357AB9"/>
    <w:rsid w:val="00357F35"/>
    <w:rsid w:val="00360240"/>
    <w:rsid w:val="00360380"/>
    <w:rsid w:val="003607C5"/>
    <w:rsid w:val="00361471"/>
    <w:rsid w:val="0036167E"/>
    <w:rsid w:val="0036232D"/>
    <w:rsid w:val="0036266B"/>
    <w:rsid w:val="00362B83"/>
    <w:rsid w:val="00363977"/>
    <w:rsid w:val="00363A92"/>
    <w:rsid w:val="00363C18"/>
    <w:rsid w:val="003640D5"/>
    <w:rsid w:val="00364345"/>
    <w:rsid w:val="00364409"/>
    <w:rsid w:val="00364E12"/>
    <w:rsid w:val="00364F33"/>
    <w:rsid w:val="00365A56"/>
    <w:rsid w:val="00365F7A"/>
    <w:rsid w:val="003660A1"/>
    <w:rsid w:val="003664B4"/>
    <w:rsid w:val="003669B1"/>
    <w:rsid w:val="00367F22"/>
    <w:rsid w:val="003700F1"/>
    <w:rsid w:val="003707A5"/>
    <w:rsid w:val="003709E4"/>
    <w:rsid w:val="00371684"/>
    <w:rsid w:val="0037206F"/>
    <w:rsid w:val="003729C2"/>
    <w:rsid w:val="00373051"/>
    <w:rsid w:val="00373BA1"/>
    <w:rsid w:val="00374693"/>
    <w:rsid w:val="003748A0"/>
    <w:rsid w:val="00374CE0"/>
    <w:rsid w:val="00375518"/>
    <w:rsid w:val="00375D1E"/>
    <w:rsid w:val="00375E1A"/>
    <w:rsid w:val="00376231"/>
    <w:rsid w:val="0037638D"/>
    <w:rsid w:val="00376680"/>
    <w:rsid w:val="00376A4D"/>
    <w:rsid w:val="003772C0"/>
    <w:rsid w:val="00377797"/>
    <w:rsid w:val="00377D10"/>
    <w:rsid w:val="00377E17"/>
    <w:rsid w:val="00377EFF"/>
    <w:rsid w:val="003802AD"/>
    <w:rsid w:val="00380524"/>
    <w:rsid w:val="003805D0"/>
    <w:rsid w:val="00380E61"/>
    <w:rsid w:val="00381132"/>
    <w:rsid w:val="003814B5"/>
    <w:rsid w:val="00381547"/>
    <w:rsid w:val="00381C41"/>
    <w:rsid w:val="003824C6"/>
    <w:rsid w:val="003829AF"/>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1731"/>
    <w:rsid w:val="0039219C"/>
    <w:rsid w:val="003925EE"/>
    <w:rsid w:val="00392EDB"/>
    <w:rsid w:val="0039409B"/>
    <w:rsid w:val="0039533A"/>
    <w:rsid w:val="00395C10"/>
    <w:rsid w:val="00395F2B"/>
    <w:rsid w:val="00396064"/>
    <w:rsid w:val="00396BC1"/>
    <w:rsid w:val="00396FF6"/>
    <w:rsid w:val="003970DD"/>
    <w:rsid w:val="003971A4"/>
    <w:rsid w:val="0039734B"/>
    <w:rsid w:val="003A003D"/>
    <w:rsid w:val="003A056B"/>
    <w:rsid w:val="003A0C04"/>
    <w:rsid w:val="003A0F53"/>
    <w:rsid w:val="003A11D9"/>
    <w:rsid w:val="003A14CA"/>
    <w:rsid w:val="003A15CB"/>
    <w:rsid w:val="003A1BC1"/>
    <w:rsid w:val="003A226B"/>
    <w:rsid w:val="003A2958"/>
    <w:rsid w:val="003A2C60"/>
    <w:rsid w:val="003A3A9C"/>
    <w:rsid w:val="003A3DC6"/>
    <w:rsid w:val="003A3FC1"/>
    <w:rsid w:val="003A46D2"/>
    <w:rsid w:val="003A4A66"/>
    <w:rsid w:val="003A5612"/>
    <w:rsid w:val="003A58F0"/>
    <w:rsid w:val="003A5F11"/>
    <w:rsid w:val="003A5F2F"/>
    <w:rsid w:val="003A6324"/>
    <w:rsid w:val="003A64BA"/>
    <w:rsid w:val="003A68C8"/>
    <w:rsid w:val="003A6EA7"/>
    <w:rsid w:val="003A7B5B"/>
    <w:rsid w:val="003B1C22"/>
    <w:rsid w:val="003B1DAB"/>
    <w:rsid w:val="003B2DFA"/>
    <w:rsid w:val="003B377E"/>
    <w:rsid w:val="003B3AC4"/>
    <w:rsid w:val="003B416B"/>
    <w:rsid w:val="003B42F9"/>
    <w:rsid w:val="003B441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00FB"/>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0F67"/>
    <w:rsid w:val="003E1353"/>
    <w:rsid w:val="003E2016"/>
    <w:rsid w:val="003E248E"/>
    <w:rsid w:val="003E25D4"/>
    <w:rsid w:val="003E2D6E"/>
    <w:rsid w:val="003E2E7E"/>
    <w:rsid w:val="003E3C8E"/>
    <w:rsid w:val="003E431E"/>
    <w:rsid w:val="003E43EC"/>
    <w:rsid w:val="003E48FC"/>
    <w:rsid w:val="003E506E"/>
    <w:rsid w:val="003E53A0"/>
    <w:rsid w:val="003E6C4B"/>
    <w:rsid w:val="003E6D8F"/>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2F59"/>
    <w:rsid w:val="00403731"/>
    <w:rsid w:val="00403C0F"/>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6E8"/>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6CDD"/>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76"/>
    <w:rsid w:val="00450DC1"/>
    <w:rsid w:val="00451280"/>
    <w:rsid w:val="00451373"/>
    <w:rsid w:val="0045181D"/>
    <w:rsid w:val="00451DEC"/>
    <w:rsid w:val="0045393E"/>
    <w:rsid w:val="00453E6D"/>
    <w:rsid w:val="00454921"/>
    <w:rsid w:val="00454927"/>
    <w:rsid w:val="00454BF9"/>
    <w:rsid w:val="00454E13"/>
    <w:rsid w:val="00455653"/>
    <w:rsid w:val="0045594A"/>
    <w:rsid w:val="00456064"/>
    <w:rsid w:val="004565B0"/>
    <w:rsid w:val="00456A82"/>
    <w:rsid w:val="00457629"/>
    <w:rsid w:val="004605AA"/>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1689"/>
    <w:rsid w:val="00471946"/>
    <w:rsid w:val="004724EC"/>
    <w:rsid w:val="004731F6"/>
    <w:rsid w:val="00473B9E"/>
    <w:rsid w:val="00473E3E"/>
    <w:rsid w:val="00474883"/>
    <w:rsid w:val="004748E0"/>
    <w:rsid w:val="00474915"/>
    <w:rsid w:val="00474CE2"/>
    <w:rsid w:val="0047578F"/>
    <w:rsid w:val="00475BE1"/>
    <w:rsid w:val="00475D22"/>
    <w:rsid w:val="00475E23"/>
    <w:rsid w:val="00475E3F"/>
    <w:rsid w:val="0047651D"/>
    <w:rsid w:val="00476908"/>
    <w:rsid w:val="00476982"/>
    <w:rsid w:val="00476DC9"/>
    <w:rsid w:val="00477021"/>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8A4"/>
    <w:rsid w:val="004B0D9E"/>
    <w:rsid w:val="004B1355"/>
    <w:rsid w:val="004B2076"/>
    <w:rsid w:val="004B2A8C"/>
    <w:rsid w:val="004B2B2D"/>
    <w:rsid w:val="004B3014"/>
    <w:rsid w:val="004B31F0"/>
    <w:rsid w:val="004B3645"/>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156F"/>
    <w:rsid w:val="004C18E6"/>
    <w:rsid w:val="004C1F4D"/>
    <w:rsid w:val="004C28F2"/>
    <w:rsid w:val="004C2A75"/>
    <w:rsid w:val="004C2EA6"/>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666"/>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442"/>
    <w:rsid w:val="00500D64"/>
    <w:rsid w:val="00501276"/>
    <w:rsid w:val="00502021"/>
    <w:rsid w:val="00502070"/>
    <w:rsid w:val="0050247A"/>
    <w:rsid w:val="00502998"/>
    <w:rsid w:val="005029A8"/>
    <w:rsid w:val="00503054"/>
    <w:rsid w:val="0050316A"/>
    <w:rsid w:val="00503C25"/>
    <w:rsid w:val="005048B9"/>
    <w:rsid w:val="00504FB4"/>
    <w:rsid w:val="00505350"/>
    <w:rsid w:val="005061F3"/>
    <w:rsid w:val="00506598"/>
    <w:rsid w:val="00506CFA"/>
    <w:rsid w:val="00506D4F"/>
    <w:rsid w:val="00507296"/>
    <w:rsid w:val="0050743B"/>
    <w:rsid w:val="00507863"/>
    <w:rsid w:val="005100A6"/>
    <w:rsid w:val="00511374"/>
    <w:rsid w:val="0051184E"/>
    <w:rsid w:val="00512F39"/>
    <w:rsid w:val="00513480"/>
    <w:rsid w:val="005137AF"/>
    <w:rsid w:val="0051390D"/>
    <w:rsid w:val="0051391D"/>
    <w:rsid w:val="00513C1B"/>
    <w:rsid w:val="0051455E"/>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DB1"/>
    <w:rsid w:val="00532E5B"/>
    <w:rsid w:val="0053348A"/>
    <w:rsid w:val="005337E6"/>
    <w:rsid w:val="005339E7"/>
    <w:rsid w:val="0053417B"/>
    <w:rsid w:val="005341D7"/>
    <w:rsid w:val="005344E7"/>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2C22"/>
    <w:rsid w:val="005432A3"/>
    <w:rsid w:val="0054342E"/>
    <w:rsid w:val="00543DFC"/>
    <w:rsid w:val="00543F72"/>
    <w:rsid w:val="0054492C"/>
    <w:rsid w:val="005449B6"/>
    <w:rsid w:val="00544A26"/>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5EE"/>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4BE"/>
    <w:rsid w:val="00567932"/>
    <w:rsid w:val="00567ADC"/>
    <w:rsid w:val="00570DB4"/>
    <w:rsid w:val="00570E36"/>
    <w:rsid w:val="00570FBB"/>
    <w:rsid w:val="00571999"/>
    <w:rsid w:val="005719D3"/>
    <w:rsid w:val="0057223C"/>
    <w:rsid w:val="00572394"/>
    <w:rsid w:val="00572788"/>
    <w:rsid w:val="00572F64"/>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6B44"/>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2869"/>
    <w:rsid w:val="005A32B7"/>
    <w:rsid w:val="005A3D6F"/>
    <w:rsid w:val="005A3E69"/>
    <w:rsid w:val="005A4237"/>
    <w:rsid w:val="005A4C27"/>
    <w:rsid w:val="005A4D27"/>
    <w:rsid w:val="005A5FF8"/>
    <w:rsid w:val="005A6390"/>
    <w:rsid w:val="005A6BD6"/>
    <w:rsid w:val="005A6E7C"/>
    <w:rsid w:val="005A7F97"/>
    <w:rsid w:val="005B004E"/>
    <w:rsid w:val="005B0130"/>
    <w:rsid w:val="005B05DE"/>
    <w:rsid w:val="005B0668"/>
    <w:rsid w:val="005B0757"/>
    <w:rsid w:val="005B08E6"/>
    <w:rsid w:val="005B1996"/>
    <w:rsid w:val="005B2060"/>
    <w:rsid w:val="005B2B6E"/>
    <w:rsid w:val="005B2E3F"/>
    <w:rsid w:val="005B3469"/>
    <w:rsid w:val="005B3ACF"/>
    <w:rsid w:val="005B3B9D"/>
    <w:rsid w:val="005B3D71"/>
    <w:rsid w:val="005B4194"/>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6F1"/>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78C"/>
    <w:rsid w:val="005D0B4E"/>
    <w:rsid w:val="005D0CDA"/>
    <w:rsid w:val="005D0F85"/>
    <w:rsid w:val="005D14FE"/>
    <w:rsid w:val="005D1A76"/>
    <w:rsid w:val="005D2ECF"/>
    <w:rsid w:val="005D44EB"/>
    <w:rsid w:val="005D4C8D"/>
    <w:rsid w:val="005D5141"/>
    <w:rsid w:val="005D5A85"/>
    <w:rsid w:val="005D5B95"/>
    <w:rsid w:val="005D6344"/>
    <w:rsid w:val="005D6A80"/>
    <w:rsid w:val="005D6D47"/>
    <w:rsid w:val="005D7397"/>
    <w:rsid w:val="005D7B35"/>
    <w:rsid w:val="005E0247"/>
    <w:rsid w:val="005E155F"/>
    <w:rsid w:val="005E1735"/>
    <w:rsid w:val="005E242A"/>
    <w:rsid w:val="005E292D"/>
    <w:rsid w:val="005E316D"/>
    <w:rsid w:val="005E361C"/>
    <w:rsid w:val="005E400B"/>
    <w:rsid w:val="005E40EE"/>
    <w:rsid w:val="005E512C"/>
    <w:rsid w:val="005E621C"/>
    <w:rsid w:val="005E669E"/>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461D"/>
    <w:rsid w:val="005F5C2D"/>
    <w:rsid w:val="005F5D93"/>
    <w:rsid w:val="005F6290"/>
    <w:rsid w:val="005F6DB5"/>
    <w:rsid w:val="005F6E89"/>
    <w:rsid w:val="005F6F8A"/>
    <w:rsid w:val="005F735F"/>
    <w:rsid w:val="005F7D52"/>
    <w:rsid w:val="005F7D5E"/>
    <w:rsid w:val="00600498"/>
    <w:rsid w:val="00600F5E"/>
    <w:rsid w:val="006013E4"/>
    <w:rsid w:val="00601D0C"/>
    <w:rsid w:val="00602421"/>
    <w:rsid w:val="00602BFA"/>
    <w:rsid w:val="00602E71"/>
    <w:rsid w:val="0060433C"/>
    <w:rsid w:val="00604713"/>
    <w:rsid w:val="00604CBF"/>
    <w:rsid w:val="00605112"/>
    <w:rsid w:val="006052E1"/>
    <w:rsid w:val="0060576B"/>
    <w:rsid w:val="00605873"/>
    <w:rsid w:val="006059A7"/>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2C6F"/>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506"/>
    <w:rsid w:val="00621631"/>
    <w:rsid w:val="006216A9"/>
    <w:rsid w:val="00621732"/>
    <w:rsid w:val="00621EAC"/>
    <w:rsid w:val="0062262B"/>
    <w:rsid w:val="006231B0"/>
    <w:rsid w:val="00623320"/>
    <w:rsid w:val="0062334E"/>
    <w:rsid w:val="0062340D"/>
    <w:rsid w:val="00624532"/>
    <w:rsid w:val="006249AE"/>
    <w:rsid w:val="0062505A"/>
    <w:rsid w:val="00625BF3"/>
    <w:rsid w:val="00625ED8"/>
    <w:rsid w:val="00625FCE"/>
    <w:rsid w:val="0062642D"/>
    <w:rsid w:val="00626F6F"/>
    <w:rsid w:val="00627A70"/>
    <w:rsid w:val="00627CF4"/>
    <w:rsid w:val="00627E6F"/>
    <w:rsid w:val="0063021A"/>
    <w:rsid w:val="006307BA"/>
    <w:rsid w:val="00630842"/>
    <w:rsid w:val="00630CD0"/>
    <w:rsid w:val="00631407"/>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9D"/>
    <w:rsid w:val="00640FC9"/>
    <w:rsid w:val="0064105E"/>
    <w:rsid w:val="006411E2"/>
    <w:rsid w:val="0064178C"/>
    <w:rsid w:val="006418AB"/>
    <w:rsid w:val="0064244A"/>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05DA"/>
    <w:rsid w:val="00651A8C"/>
    <w:rsid w:val="00652332"/>
    <w:rsid w:val="0065262B"/>
    <w:rsid w:val="006527E6"/>
    <w:rsid w:val="00652844"/>
    <w:rsid w:val="006532C3"/>
    <w:rsid w:val="006532D5"/>
    <w:rsid w:val="00653401"/>
    <w:rsid w:val="006536EB"/>
    <w:rsid w:val="00653832"/>
    <w:rsid w:val="0065392C"/>
    <w:rsid w:val="00653A79"/>
    <w:rsid w:val="00653AFB"/>
    <w:rsid w:val="0065401C"/>
    <w:rsid w:val="006541E9"/>
    <w:rsid w:val="00654687"/>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2E05"/>
    <w:rsid w:val="006633B0"/>
    <w:rsid w:val="006635C8"/>
    <w:rsid w:val="006645C6"/>
    <w:rsid w:val="006645F9"/>
    <w:rsid w:val="00664751"/>
    <w:rsid w:val="0066489A"/>
    <w:rsid w:val="00664B89"/>
    <w:rsid w:val="00664ED4"/>
    <w:rsid w:val="00664F44"/>
    <w:rsid w:val="00665060"/>
    <w:rsid w:val="00665DC7"/>
    <w:rsid w:val="00666281"/>
    <w:rsid w:val="0066649D"/>
    <w:rsid w:val="006664B9"/>
    <w:rsid w:val="006665A1"/>
    <w:rsid w:val="0066697D"/>
    <w:rsid w:val="00666EEF"/>
    <w:rsid w:val="006674C7"/>
    <w:rsid w:val="00667836"/>
    <w:rsid w:val="00667E1E"/>
    <w:rsid w:val="0067016B"/>
    <w:rsid w:val="00670838"/>
    <w:rsid w:val="006709C3"/>
    <w:rsid w:val="00670C43"/>
    <w:rsid w:val="0067148F"/>
    <w:rsid w:val="00671E04"/>
    <w:rsid w:val="006736E6"/>
    <w:rsid w:val="006741C5"/>
    <w:rsid w:val="0067543C"/>
    <w:rsid w:val="006755F7"/>
    <w:rsid w:val="006760C3"/>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08A4"/>
    <w:rsid w:val="0069191B"/>
    <w:rsid w:val="00691B71"/>
    <w:rsid w:val="00691D9A"/>
    <w:rsid w:val="00692DC4"/>
    <w:rsid w:val="00694065"/>
    <w:rsid w:val="00694AB0"/>
    <w:rsid w:val="0069520F"/>
    <w:rsid w:val="00695A0B"/>
    <w:rsid w:val="00696542"/>
    <w:rsid w:val="00696E6A"/>
    <w:rsid w:val="006972B4"/>
    <w:rsid w:val="006A03BA"/>
    <w:rsid w:val="006A03D7"/>
    <w:rsid w:val="006A12BE"/>
    <w:rsid w:val="006A14C2"/>
    <w:rsid w:val="006A1816"/>
    <w:rsid w:val="006A1BC0"/>
    <w:rsid w:val="006A1FF4"/>
    <w:rsid w:val="006A3F07"/>
    <w:rsid w:val="006A5A33"/>
    <w:rsid w:val="006A65B2"/>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60A"/>
    <w:rsid w:val="006B3C6B"/>
    <w:rsid w:val="006B55C7"/>
    <w:rsid w:val="006B5928"/>
    <w:rsid w:val="006B5B90"/>
    <w:rsid w:val="006B612B"/>
    <w:rsid w:val="006B6980"/>
    <w:rsid w:val="006B736F"/>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29C"/>
    <w:rsid w:val="006D0447"/>
    <w:rsid w:val="006D0664"/>
    <w:rsid w:val="006D0A9E"/>
    <w:rsid w:val="006D0FC8"/>
    <w:rsid w:val="006D1D4B"/>
    <w:rsid w:val="006D2065"/>
    <w:rsid w:val="006D23D0"/>
    <w:rsid w:val="006D2C73"/>
    <w:rsid w:val="006D3380"/>
    <w:rsid w:val="006D38F8"/>
    <w:rsid w:val="006D39F9"/>
    <w:rsid w:val="006D46B9"/>
    <w:rsid w:val="006D4738"/>
    <w:rsid w:val="006D50E0"/>
    <w:rsid w:val="006D5F3E"/>
    <w:rsid w:val="006D6023"/>
    <w:rsid w:val="006D735A"/>
    <w:rsid w:val="006E01E9"/>
    <w:rsid w:val="006E0502"/>
    <w:rsid w:val="006E06AA"/>
    <w:rsid w:val="006E2756"/>
    <w:rsid w:val="006E34DE"/>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124"/>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6B6B"/>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0F7"/>
    <w:rsid w:val="00713CD8"/>
    <w:rsid w:val="007147C4"/>
    <w:rsid w:val="00714C05"/>
    <w:rsid w:val="00714E29"/>
    <w:rsid w:val="0071594D"/>
    <w:rsid w:val="00716289"/>
    <w:rsid w:val="007162D0"/>
    <w:rsid w:val="00716421"/>
    <w:rsid w:val="0071659C"/>
    <w:rsid w:val="007171DE"/>
    <w:rsid w:val="00720406"/>
    <w:rsid w:val="00720677"/>
    <w:rsid w:val="00720CB2"/>
    <w:rsid w:val="0072113E"/>
    <w:rsid w:val="00721940"/>
    <w:rsid w:val="00721C7E"/>
    <w:rsid w:val="00721EF4"/>
    <w:rsid w:val="00722237"/>
    <w:rsid w:val="007223FE"/>
    <w:rsid w:val="0072248C"/>
    <w:rsid w:val="007225E6"/>
    <w:rsid w:val="0072270B"/>
    <w:rsid w:val="00722AB6"/>
    <w:rsid w:val="00722E10"/>
    <w:rsid w:val="007231DF"/>
    <w:rsid w:val="007233F1"/>
    <w:rsid w:val="00723CBC"/>
    <w:rsid w:val="00723FC3"/>
    <w:rsid w:val="00724089"/>
    <w:rsid w:val="00724A4B"/>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78"/>
    <w:rsid w:val="00735C95"/>
    <w:rsid w:val="007361AC"/>
    <w:rsid w:val="00736940"/>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574C6"/>
    <w:rsid w:val="00760BCB"/>
    <w:rsid w:val="00760C20"/>
    <w:rsid w:val="0076116A"/>
    <w:rsid w:val="00761DA7"/>
    <w:rsid w:val="00761E12"/>
    <w:rsid w:val="00762253"/>
    <w:rsid w:val="00762318"/>
    <w:rsid w:val="0076255C"/>
    <w:rsid w:val="00763BC8"/>
    <w:rsid w:val="007644E5"/>
    <w:rsid w:val="00764669"/>
    <w:rsid w:val="007649FD"/>
    <w:rsid w:val="00764D9F"/>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300"/>
    <w:rsid w:val="007806FC"/>
    <w:rsid w:val="00780812"/>
    <w:rsid w:val="00780D47"/>
    <w:rsid w:val="007817BC"/>
    <w:rsid w:val="00781F02"/>
    <w:rsid w:val="007821CB"/>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5F8"/>
    <w:rsid w:val="00791C6B"/>
    <w:rsid w:val="00791FD3"/>
    <w:rsid w:val="00792372"/>
    <w:rsid w:val="007925FF"/>
    <w:rsid w:val="007928A8"/>
    <w:rsid w:val="00792C3A"/>
    <w:rsid w:val="00792C9E"/>
    <w:rsid w:val="00793767"/>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4F1"/>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5CF"/>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53ED"/>
    <w:rsid w:val="007E58EB"/>
    <w:rsid w:val="007E5C45"/>
    <w:rsid w:val="007E6D85"/>
    <w:rsid w:val="007E706E"/>
    <w:rsid w:val="007E73DA"/>
    <w:rsid w:val="007E75E6"/>
    <w:rsid w:val="007F092B"/>
    <w:rsid w:val="007F1B4B"/>
    <w:rsid w:val="007F1FBC"/>
    <w:rsid w:val="007F212F"/>
    <w:rsid w:val="007F2450"/>
    <w:rsid w:val="007F245B"/>
    <w:rsid w:val="007F2771"/>
    <w:rsid w:val="007F28D8"/>
    <w:rsid w:val="007F2976"/>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53D"/>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927"/>
    <w:rsid w:val="00812DBF"/>
    <w:rsid w:val="00812F06"/>
    <w:rsid w:val="00812F15"/>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CD1"/>
    <w:rsid w:val="00826E47"/>
    <w:rsid w:val="008273CF"/>
    <w:rsid w:val="00830BB7"/>
    <w:rsid w:val="008317CB"/>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6F0"/>
    <w:rsid w:val="0084094C"/>
    <w:rsid w:val="00840D77"/>
    <w:rsid w:val="00840DED"/>
    <w:rsid w:val="0084147A"/>
    <w:rsid w:val="008415DE"/>
    <w:rsid w:val="008427CF"/>
    <w:rsid w:val="00842AE5"/>
    <w:rsid w:val="00842D01"/>
    <w:rsid w:val="00842D6F"/>
    <w:rsid w:val="00843DAE"/>
    <w:rsid w:val="008448C8"/>
    <w:rsid w:val="00844AA1"/>
    <w:rsid w:val="00844C93"/>
    <w:rsid w:val="00845056"/>
    <w:rsid w:val="00845408"/>
    <w:rsid w:val="00845CB5"/>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470"/>
    <w:rsid w:val="008545A4"/>
    <w:rsid w:val="00854933"/>
    <w:rsid w:val="00854C5C"/>
    <w:rsid w:val="008554A8"/>
    <w:rsid w:val="0085560D"/>
    <w:rsid w:val="00855798"/>
    <w:rsid w:val="00856451"/>
    <w:rsid w:val="00856B8D"/>
    <w:rsid w:val="00856EE9"/>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60CC"/>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8E5"/>
    <w:rsid w:val="0088698D"/>
    <w:rsid w:val="00886AC2"/>
    <w:rsid w:val="008873E1"/>
    <w:rsid w:val="008903D1"/>
    <w:rsid w:val="008910D1"/>
    <w:rsid w:val="008913AB"/>
    <w:rsid w:val="0089190D"/>
    <w:rsid w:val="008924E4"/>
    <w:rsid w:val="00892675"/>
    <w:rsid w:val="0089281E"/>
    <w:rsid w:val="00893218"/>
    <w:rsid w:val="00893305"/>
    <w:rsid w:val="0089374F"/>
    <w:rsid w:val="00893896"/>
    <w:rsid w:val="00893DAF"/>
    <w:rsid w:val="00894AE0"/>
    <w:rsid w:val="00894B0A"/>
    <w:rsid w:val="00894CD3"/>
    <w:rsid w:val="0089525B"/>
    <w:rsid w:val="008957EE"/>
    <w:rsid w:val="0089587A"/>
    <w:rsid w:val="00895F5E"/>
    <w:rsid w:val="00896D4B"/>
    <w:rsid w:val="00896FEE"/>
    <w:rsid w:val="00897F9B"/>
    <w:rsid w:val="008A149D"/>
    <w:rsid w:val="008A1BFB"/>
    <w:rsid w:val="008A2A9E"/>
    <w:rsid w:val="008A2ACF"/>
    <w:rsid w:val="008A3890"/>
    <w:rsid w:val="008A4344"/>
    <w:rsid w:val="008A4695"/>
    <w:rsid w:val="008A4E57"/>
    <w:rsid w:val="008A5176"/>
    <w:rsid w:val="008A67D9"/>
    <w:rsid w:val="008A6DEA"/>
    <w:rsid w:val="008A71F8"/>
    <w:rsid w:val="008B015A"/>
    <w:rsid w:val="008B0E15"/>
    <w:rsid w:val="008B0F1B"/>
    <w:rsid w:val="008B11E3"/>
    <w:rsid w:val="008B176F"/>
    <w:rsid w:val="008B2590"/>
    <w:rsid w:val="008B287C"/>
    <w:rsid w:val="008B2B0A"/>
    <w:rsid w:val="008B3194"/>
    <w:rsid w:val="008B40AA"/>
    <w:rsid w:val="008B4202"/>
    <w:rsid w:val="008B4A90"/>
    <w:rsid w:val="008B4F08"/>
    <w:rsid w:val="008B5375"/>
    <w:rsid w:val="008B5765"/>
    <w:rsid w:val="008B60D0"/>
    <w:rsid w:val="008B6F18"/>
    <w:rsid w:val="008B72D7"/>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6F9"/>
    <w:rsid w:val="008D3B83"/>
    <w:rsid w:val="008D41B7"/>
    <w:rsid w:val="008D434C"/>
    <w:rsid w:val="008D43FB"/>
    <w:rsid w:val="008D55B5"/>
    <w:rsid w:val="008D55F1"/>
    <w:rsid w:val="008D690F"/>
    <w:rsid w:val="008D6BCD"/>
    <w:rsid w:val="008D7B8D"/>
    <w:rsid w:val="008E09A6"/>
    <w:rsid w:val="008E0AAE"/>
    <w:rsid w:val="008E0CFB"/>
    <w:rsid w:val="008E19D7"/>
    <w:rsid w:val="008E1D8D"/>
    <w:rsid w:val="008E21C4"/>
    <w:rsid w:val="008E2EF4"/>
    <w:rsid w:val="008E2F83"/>
    <w:rsid w:val="008E48AE"/>
    <w:rsid w:val="008E4B78"/>
    <w:rsid w:val="008E4D0C"/>
    <w:rsid w:val="008E528C"/>
    <w:rsid w:val="008E577D"/>
    <w:rsid w:val="008E5E91"/>
    <w:rsid w:val="008E5F5B"/>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6F8"/>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C68"/>
    <w:rsid w:val="00912C82"/>
    <w:rsid w:val="00912F4D"/>
    <w:rsid w:val="0091351C"/>
    <w:rsid w:val="00913724"/>
    <w:rsid w:val="00913EA6"/>
    <w:rsid w:val="0091468E"/>
    <w:rsid w:val="00914CAC"/>
    <w:rsid w:val="00915A83"/>
    <w:rsid w:val="00916024"/>
    <w:rsid w:val="009160E7"/>
    <w:rsid w:val="00916181"/>
    <w:rsid w:val="00916547"/>
    <w:rsid w:val="00917290"/>
    <w:rsid w:val="00917CA6"/>
    <w:rsid w:val="00917D38"/>
    <w:rsid w:val="00917E3E"/>
    <w:rsid w:val="009207D3"/>
    <w:rsid w:val="009208D6"/>
    <w:rsid w:val="0092168C"/>
    <w:rsid w:val="00921A5D"/>
    <w:rsid w:val="00921F51"/>
    <w:rsid w:val="0092215F"/>
    <w:rsid w:val="009226E1"/>
    <w:rsid w:val="00922817"/>
    <w:rsid w:val="00922929"/>
    <w:rsid w:val="00922C14"/>
    <w:rsid w:val="00922D99"/>
    <w:rsid w:val="00923113"/>
    <w:rsid w:val="0092390C"/>
    <w:rsid w:val="009240F0"/>
    <w:rsid w:val="00924E7F"/>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46"/>
    <w:rsid w:val="00955567"/>
    <w:rsid w:val="00955636"/>
    <w:rsid w:val="00955D19"/>
    <w:rsid w:val="009565EB"/>
    <w:rsid w:val="00956CBA"/>
    <w:rsid w:val="0095739D"/>
    <w:rsid w:val="00957ACC"/>
    <w:rsid w:val="00957B92"/>
    <w:rsid w:val="00957CA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1E21"/>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3F8"/>
    <w:rsid w:val="009815A5"/>
    <w:rsid w:val="009815DF"/>
    <w:rsid w:val="009817E2"/>
    <w:rsid w:val="00982CB8"/>
    <w:rsid w:val="00983282"/>
    <w:rsid w:val="00983879"/>
    <w:rsid w:val="00983E14"/>
    <w:rsid w:val="009848B8"/>
    <w:rsid w:val="00984A1B"/>
    <w:rsid w:val="009851E5"/>
    <w:rsid w:val="00985C67"/>
    <w:rsid w:val="00986684"/>
    <w:rsid w:val="00986D5F"/>
    <w:rsid w:val="009873FF"/>
    <w:rsid w:val="00987929"/>
    <w:rsid w:val="00987B5D"/>
    <w:rsid w:val="00987CA7"/>
    <w:rsid w:val="00990084"/>
    <w:rsid w:val="009905D0"/>
    <w:rsid w:val="00990FAB"/>
    <w:rsid w:val="00991558"/>
    <w:rsid w:val="009916AE"/>
    <w:rsid w:val="00991776"/>
    <w:rsid w:val="00991E11"/>
    <w:rsid w:val="00992781"/>
    <w:rsid w:val="0099278B"/>
    <w:rsid w:val="00992950"/>
    <w:rsid w:val="00992FF4"/>
    <w:rsid w:val="00993289"/>
    <w:rsid w:val="009942C1"/>
    <w:rsid w:val="0099487F"/>
    <w:rsid w:val="00994CBA"/>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D24"/>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ADA"/>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E75A4"/>
    <w:rsid w:val="009F0CF9"/>
    <w:rsid w:val="009F1DDA"/>
    <w:rsid w:val="009F214A"/>
    <w:rsid w:val="009F3441"/>
    <w:rsid w:val="009F3B0D"/>
    <w:rsid w:val="009F3C1B"/>
    <w:rsid w:val="009F4279"/>
    <w:rsid w:val="009F4346"/>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221"/>
    <w:rsid w:val="00A0375D"/>
    <w:rsid w:val="00A03B46"/>
    <w:rsid w:val="00A0400D"/>
    <w:rsid w:val="00A04536"/>
    <w:rsid w:val="00A04561"/>
    <w:rsid w:val="00A04FC5"/>
    <w:rsid w:val="00A050DC"/>
    <w:rsid w:val="00A053DB"/>
    <w:rsid w:val="00A055FD"/>
    <w:rsid w:val="00A05E30"/>
    <w:rsid w:val="00A05FD9"/>
    <w:rsid w:val="00A0613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212"/>
    <w:rsid w:val="00A2476D"/>
    <w:rsid w:val="00A247AE"/>
    <w:rsid w:val="00A2494B"/>
    <w:rsid w:val="00A2650A"/>
    <w:rsid w:val="00A265D7"/>
    <w:rsid w:val="00A266BF"/>
    <w:rsid w:val="00A26F5E"/>
    <w:rsid w:val="00A2724D"/>
    <w:rsid w:val="00A273E0"/>
    <w:rsid w:val="00A276FE"/>
    <w:rsid w:val="00A311E0"/>
    <w:rsid w:val="00A3174C"/>
    <w:rsid w:val="00A3297F"/>
    <w:rsid w:val="00A3349D"/>
    <w:rsid w:val="00A338CD"/>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BF3"/>
    <w:rsid w:val="00A50D32"/>
    <w:rsid w:val="00A51095"/>
    <w:rsid w:val="00A5109A"/>
    <w:rsid w:val="00A51369"/>
    <w:rsid w:val="00A516D1"/>
    <w:rsid w:val="00A51C62"/>
    <w:rsid w:val="00A522EC"/>
    <w:rsid w:val="00A52419"/>
    <w:rsid w:val="00A52441"/>
    <w:rsid w:val="00A52A1C"/>
    <w:rsid w:val="00A52B1A"/>
    <w:rsid w:val="00A52BC5"/>
    <w:rsid w:val="00A52EC1"/>
    <w:rsid w:val="00A5364B"/>
    <w:rsid w:val="00A538C4"/>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A74"/>
    <w:rsid w:val="00A82B12"/>
    <w:rsid w:val="00A82BD0"/>
    <w:rsid w:val="00A83AAA"/>
    <w:rsid w:val="00A83C5D"/>
    <w:rsid w:val="00A840C0"/>
    <w:rsid w:val="00A84139"/>
    <w:rsid w:val="00A847A4"/>
    <w:rsid w:val="00A84B5E"/>
    <w:rsid w:val="00A84CE0"/>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4A0"/>
    <w:rsid w:val="00A924C1"/>
    <w:rsid w:val="00A92609"/>
    <w:rsid w:val="00A92EBA"/>
    <w:rsid w:val="00A92FBC"/>
    <w:rsid w:val="00A93A38"/>
    <w:rsid w:val="00A942FB"/>
    <w:rsid w:val="00A95748"/>
    <w:rsid w:val="00A95E12"/>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153"/>
    <w:rsid w:val="00AA62D4"/>
    <w:rsid w:val="00AA6669"/>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8E8"/>
    <w:rsid w:val="00AC2CF5"/>
    <w:rsid w:val="00AC30F4"/>
    <w:rsid w:val="00AC3317"/>
    <w:rsid w:val="00AC33F5"/>
    <w:rsid w:val="00AC403C"/>
    <w:rsid w:val="00AC4AC0"/>
    <w:rsid w:val="00AC50BD"/>
    <w:rsid w:val="00AC519E"/>
    <w:rsid w:val="00AC51B8"/>
    <w:rsid w:val="00AC51C1"/>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46CC"/>
    <w:rsid w:val="00B1534A"/>
    <w:rsid w:val="00B1543F"/>
    <w:rsid w:val="00B155B0"/>
    <w:rsid w:val="00B156FF"/>
    <w:rsid w:val="00B158ED"/>
    <w:rsid w:val="00B1649A"/>
    <w:rsid w:val="00B16F3B"/>
    <w:rsid w:val="00B17C4D"/>
    <w:rsid w:val="00B20133"/>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772"/>
    <w:rsid w:val="00B35A45"/>
    <w:rsid w:val="00B35B97"/>
    <w:rsid w:val="00B3604A"/>
    <w:rsid w:val="00B36524"/>
    <w:rsid w:val="00B37CC9"/>
    <w:rsid w:val="00B4047D"/>
    <w:rsid w:val="00B40C0C"/>
    <w:rsid w:val="00B41174"/>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9D7"/>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17E"/>
    <w:rsid w:val="00B658BB"/>
    <w:rsid w:val="00B65F5F"/>
    <w:rsid w:val="00B663CD"/>
    <w:rsid w:val="00B66772"/>
    <w:rsid w:val="00B6691E"/>
    <w:rsid w:val="00B67A37"/>
    <w:rsid w:val="00B67D0D"/>
    <w:rsid w:val="00B67F15"/>
    <w:rsid w:val="00B70585"/>
    <w:rsid w:val="00B712F0"/>
    <w:rsid w:val="00B72955"/>
    <w:rsid w:val="00B7312F"/>
    <w:rsid w:val="00B731F5"/>
    <w:rsid w:val="00B732F5"/>
    <w:rsid w:val="00B73E95"/>
    <w:rsid w:val="00B75134"/>
    <w:rsid w:val="00B753A7"/>
    <w:rsid w:val="00B757E4"/>
    <w:rsid w:val="00B75EE7"/>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09"/>
    <w:rsid w:val="00B876EC"/>
    <w:rsid w:val="00B87FF4"/>
    <w:rsid w:val="00B900DA"/>
    <w:rsid w:val="00B912CD"/>
    <w:rsid w:val="00B91A8A"/>
    <w:rsid w:val="00B91DED"/>
    <w:rsid w:val="00B921F9"/>
    <w:rsid w:val="00B922CC"/>
    <w:rsid w:val="00B92D5C"/>
    <w:rsid w:val="00B93B7C"/>
    <w:rsid w:val="00B94389"/>
    <w:rsid w:val="00B94A1B"/>
    <w:rsid w:val="00B94B8F"/>
    <w:rsid w:val="00B953FF"/>
    <w:rsid w:val="00B95C50"/>
    <w:rsid w:val="00B96848"/>
    <w:rsid w:val="00B96C90"/>
    <w:rsid w:val="00B96F7C"/>
    <w:rsid w:val="00B97179"/>
    <w:rsid w:val="00B975C2"/>
    <w:rsid w:val="00B97B33"/>
    <w:rsid w:val="00B97BA1"/>
    <w:rsid w:val="00BA1779"/>
    <w:rsid w:val="00BA1A0E"/>
    <w:rsid w:val="00BA2991"/>
    <w:rsid w:val="00BA2ADF"/>
    <w:rsid w:val="00BA3194"/>
    <w:rsid w:val="00BA3421"/>
    <w:rsid w:val="00BA350C"/>
    <w:rsid w:val="00BA3FFA"/>
    <w:rsid w:val="00BA4C46"/>
    <w:rsid w:val="00BA4D4C"/>
    <w:rsid w:val="00BA512D"/>
    <w:rsid w:val="00BA62A2"/>
    <w:rsid w:val="00BA65AD"/>
    <w:rsid w:val="00BA6C99"/>
    <w:rsid w:val="00BA6D69"/>
    <w:rsid w:val="00BA75FC"/>
    <w:rsid w:val="00BA78D3"/>
    <w:rsid w:val="00BA7922"/>
    <w:rsid w:val="00BA7AEE"/>
    <w:rsid w:val="00BA7CC1"/>
    <w:rsid w:val="00BB062A"/>
    <w:rsid w:val="00BB06AB"/>
    <w:rsid w:val="00BB07EF"/>
    <w:rsid w:val="00BB09C6"/>
    <w:rsid w:val="00BB18DA"/>
    <w:rsid w:val="00BB265B"/>
    <w:rsid w:val="00BB28E0"/>
    <w:rsid w:val="00BB2AEF"/>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5859"/>
    <w:rsid w:val="00BD60F0"/>
    <w:rsid w:val="00BD72F6"/>
    <w:rsid w:val="00BD7673"/>
    <w:rsid w:val="00BD7D64"/>
    <w:rsid w:val="00BE08E2"/>
    <w:rsid w:val="00BE14AA"/>
    <w:rsid w:val="00BE17C6"/>
    <w:rsid w:val="00BE1F57"/>
    <w:rsid w:val="00BE279E"/>
    <w:rsid w:val="00BE2C31"/>
    <w:rsid w:val="00BE3207"/>
    <w:rsid w:val="00BE381E"/>
    <w:rsid w:val="00BE3B03"/>
    <w:rsid w:val="00BE426F"/>
    <w:rsid w:val="00BE4838"/>
    <w:rsid w:val="00BE5CB6"/>
    <w:rsid w:val="00BE5D21"/>
    <w:rsid w:val="00BE5E74"/>
    <w:rsid w:val="00BE756B"/>
    <w:rsid w:val="00BE792F"/>
    <w:rsid w:val="00BF0604"/>
    <w:rsid w:val="00BF062F"/>
    <w:rsid w:val="00BF070D"/>
    <w:rsid w:val="00BF07B4"/>
    <w:rsid w:val="00BF18C0"/>
    <w:rsid w:val="00BF1AF3"/>
    <w:rsid w:val="00BF23E0"/>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145"/>
    <w:rsid w:val="00C14689"/>
    <w:rsid w:val="00C1567D"/>
    <w:rsid w:val="00C15DBE"/>
    <w:rsid w:val="00C17C92"/>
    <w:rsid w:val="00C20186"/>
    <w:rsid w:val="00C20268"/>
    <w:rsid w:val="00C20814"/>
    <w:rsid w:val="00C20927"/>
    <w:rsid w:val="00C21341"/>
    <w:rsid w:val="00C22FE7"/>
    <w:rsid w:val="00C2474C"/>
    <w:rsid w:val="00C249E0"/>
    <w:rsid w:val="00C24CD6"/>
    <w:rsid w:val="00C24DE1"/>
    <w:rsid w:val="00C24E76"/>
    <w:rsid w:val="00C2500A"/>
    <w:rsid w:val="00C253B7"/>
    <w:rsid w:val="00C25733"/>
    <w:rsid w:val="00C257B6"/>
    <w:rsid w:val="00C259DB"/>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5F8C"/>
    <w:rsid w:val="00C4620B"/>
    <w:rsid w:val="00C46718"/>
    <w:rsid w:val="00C467A9"/>
    <w:rsid w:val="00C4706F"/>
    <w:rsid w:val="00C4746D"/>
    <w:rsid w:val="00C47525"/>
    <w:rsid w:val="00C5010A"/>
    <w:rsid w:val="00C5018F"/>
    <w:rsid w:val="00C50830"/>
    <w:rsid w:val="00C508A2"/>
    <w:rsid w:val="00C50B89"/>
    <w:rsid w:val="00C50BEF"/>
    <w:rsid w:val="00C50DF2"/>
    <w:rsid w:val="00C5102B"/>
    <w:rsid w:val="00C5132E"/>
    <w:rsid w:val="00C51E85"/>
    <w:rsid w:val="00C52F9E"/>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525"/>
    <w:rsid w:val="00C57C52"/>
    <w:rsid w:val="00C60384"/>
    <w:rsid w:val="00C60773"/>
    <w:rsid w:val="00C61039"/>
    <w:rsid w:val="00C62086"/>
    <w:rsid w:val="00C6320C"/>
    <w:rsid w:val="00C63676"/>
    <w:rsid w:val="00C63C4A"/>
    <w:rsid w:val="00C64933"/>
    <w:rsid w:val="00C6598C"/>
    <w:rsid w:val="00C65D4B"/>
    <w:rsid w:val="00C66B13"/>
    <w:rsid w:val="00C67AE5"/>
    <w:rsid w:val="00C70DCA"/>
    <w:rsid w:val="00C70EED"/>
    <w:rsid w:val="00C70FDF"/>
    <w:rsid w:val="00C7128D"/>
    <w:rsid w:val="00C712A4"/>
    <w:rsid w:val="00C71DDB"/>
    <w:rsid w:val="00C7228C"/>
    <w:rsid w:val="00C72320"/>
    <w:rsid w:val="00C723ED"/>
    <w:rsid w:val="00C72870"/>
    <w:rsid w:val="00C754CC"/>
    <w:rsid w:val="00C755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4D6"/>
    <w:rsid w:val="00C8577D"/>
    <w:rsid w:val="00C869C3"/>
    <w:rsid w:val="00C86A85"/>
    <w:rsid w:val="00C86EB8"/>
    <w:rsid w:val="00C8745D"/>
    <w:rsid w:val="00C91E8B"/>
    <w:rsid w:val="00C92099"/>
    <w:rsid w:val="00C92295"/>
    <w:rsid w:val="00C926DC"/>
    <w:rsid w:val="00C92AF6"/>
    <w:rsid w:val="00C93D57"/>
    <w:rsid w:val="00C93D93"/>
    <w:rsid w:val="00C94015"/>
    <w:rsid w:val="00C94399"/>
    <w:rsid w:val="00C9442C"/>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3E7"/>
    <w:rsid w:val="00CA34E6"/>
    <w:rsid w:val="00CA362F"/>
    <w:rsid w:val="00CA3F06"/>
    <w:rsid w:val="00CA4132"/>
    <w:rsid w:val="00CA443D"/>
    <w:rsid w:val="00CA4E7B"/>
    <w:rsid w:val="00CA4EAF"/>
    <w:rsid w:val="00CA5B09"/>
    <w:rsid w:val="00CA62BA"/>
    <w:rsid w:val="00CA666C"/>
    <w:rsid w:val="00CA6687"/>
    <w:rsid w:val="00CA6A10"/>
    <w:rsid w:val="00CA7FFD"/>
    <w:rsid w:val="00CB045E"/>
    <w:rsid w:val="00CB0679"/>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3C9B"/>
    <w:rsid w:val="00CC522F"/>
    <w:rsid w:val="00CC59F6"/>
    <w:rsid w:val="00CC6039"/>
    <w:rsid w:val="00CC6635"/>
    <w:rsid w:val="00CC69DA"/>
    <w:rsid w:val="00CC6D58"/>
    <w:rsid w:val="00CC711E"/>
    <w:rsid w:val="00CC73AD"/>
    <w:rsid w:val="00CC7B92"/>
    <w:rsid w:val="00CC7BEE"/>
    <w:rsid w:val="00CD01E0"/>
    <w:rsid w:val="00CD1013"/>
    <w:rsid w:val="00CD1C31"/>
    <w:rsid w:val="00CD22C8"/>
    <w:rsid w:val="00CD2890"/>
    <w:rsid w:val="00CD2C1A"/>
    <w:rsid w:val="00CD35C1"/>
    <w:rsid w:val="00CD3A34"/>
    <w:rsid w:val="00CD3EE8"/>
    <w:rsid w:val="00CD49F8"/>
    <w:rsid w:val="00CD5469"/>
    <w:rsid w:val="00CD5540"/>
    <w:rsid w:val="00CD55FF"/>
    <w:rsid w:val="00CD5605"/>
    <w:rsid w:val="00CD60C3"/>
    <w:rsid w:val="00CD628C"/>
    <w:rsid w:val="00CD6B92"/>
    <w:rsid w:val="00CD766A"/>
    <w:rsid w:val="00CE0090"/>
    <w:rsid w:val="00CE0276"/>
    <w:rsid w:val="00CE03B4"/>
    <w:rsid w:val="00CE1BF0"/>
    <w:rsid w:val="00CE1F33"/>
    <w:rsid w:val="00CE25F0"/>
    <w:rsid w:val="00CE31B4"/>
    <w:rsid w:val="00CE3D66"/>
    <w:rsid w:val="00CE40CF"/>
    <w:rsid w:val="00CE4D7C"/>
    <w:rsid w:val="00CE5A70"/>
    <w:rsid w:val="00CE5B61"/>
    <w:rsid w:val="00CE5F32"/>
    <w:rsid w:val="00CE6CD4"/>
    <w:rsid w:val="00CE718D"/>
    <w:rsid w:val="00CE739B"/>
    <w:rsid w:val="00CE7997"/>
    <w:rsid w:val="00CE7AE6"/>
    <w:rsid w:val="00CF05DA"/>
    <w:rsid w:val="00CF0B52"/>
    <w:rsid w:val="00CF0EA2"/>
    <w:rsid w:val="00CF16E8"/>
    <w:rsid w:val="00CF2C92"/>
    <w:rsid w:val="00CF2CFF"/>
    <w:rsid w:val="00CF34EB"/>
    <w:rsid w:val="00CF3621"/>
    <w:rsid w:val="00CF3A55"/>
    <w:rsid w:val="00CF5119"/>
    <w:rsid w:val="00CF55FC"/>
    <w:rsid w:val="00CF59A6"/>
    <w:rsid w:val="00CF7AC1"/>
    <w:rsid w:val="00CF7D50"/>
    <w:rsid w:val="00D00164"/>
    <w:rsid w:val="00D00938"/>
    <w:rsid w:val="00D0107E"/>
    <w:rsid w:val="00D0108E"/>
    <w:rsid w:val="00D01649"/>
    <w:rsid w:val="00D01AB6"/>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38A9"/>
    <w:rsid w:val="00D14BB1"/>
    <w:rsid w:val="00D1500D"/>
    <w:rsid w:val="00D1528E"/>
    <w:rsid w:val="00D15316"/>
    <w:rsid w:val="00D156E0"/>
    <w:rsid w:val="00D15F22"/>
    <w:rsid w:val="00D16282"/>
    <w:rsid w:val="00D16719"/>
    <w:rsid w:val="00D16BB1"/>
    <w:rsid w:val="00D16DCB"/>
    <w:rsid w:val="00D202D1"/>
    <w:rsid w:val="00D2110C"/>
    <w:rsid w:val="00D211C0"/>
    <w:rsid w:val="00D22F0A"/>
    <w:rsid w:val="00D22FF1"/>
    <w:rsid w:val="00D23675"/>
    <w:rsid w:val="00D23A2B"/>
    <w:rsid w:val="00D23C5F"/>
    <w:rsid w:val="00D23E0A"/>
    <w:rsid w:val="00D23FF4"/>
    <w:rsid w:val="00D24455"/>
    <w:rsid w:val="00D24678"/>
    <w:rsid w:val="00D24AE8"/>
    <w:rsid w:val="00D24DB4"/>
    <w:rsid w:val="00D24E7B"/>
    <w:rsid w:val="00D252A6"/>
    <w:rsid w:val="00D25EC4"/>
    <w:rsid w:val="00D26266"/>
    <w:rsid w:val="00D26BE5"/>
    <w:rsid w:val="00D27DD5"/>
    <w:rsid w:val="00D27F96"/>
    <w:rsid w:val="00D30138"/>
    <w:rsid w:val="00D31C92"/>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938"/>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EE"/>
    <w:rsid w:val="00D672E2"/>
    <w:rsid w:val="00D6736C"/>
    <w:rsid w:val="00D7058C"/>
    <w:rsid w:val="00D7066B"/>
    <w:rsid w:val="00D70802"/>
    <w:rsid w:val="00D70FFE"/>
    <w:rsid w:val="00D710E7"/>
    <w:rsid w:val="00D712F7"/>
    <w:rsid w:val="00D72239"/>
    <w:rsid w:val="00D7271E"/>
    <w:rsid w:val="00D72C0A"/>
    <w:rsid w:val="00D72F6D"/>
    <w:rsid w:val="00D73626"/>
    <w:rsid w:val="00D73824"/>
    <w:rsid w:val="00D73D75"/>
    <w:rsid w:val="00D73E2F"/>
    <w:rsid w:val="00D744D1"/>
    <w:rsid w:val="00D75329"/>
    <w:rsid w:val="00D753BB"/>
    <w:rsid w:val="00D75F0B"/>
    <w:rsid w:val="00D7685C"/>
    <w:rsid w:val="00D76C0E"/>
    <w:rsid w:val="00D80A89"/>
    <w:rsid w:val="00D80EC7"/>
    <w:rsid w:val="00D8102E"/>
    <w:rsid w:val="00D8147B"/>
    <w:rsid w:val="00D815B6"/>
    <w:rsid w:val="00D816DB"/>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593"/>
    <w:rsid w:val="00D93771"/>
    <w:rsid w:val="00D937EB"/>
    <w:rsid w:val="00D93A26"/>
    <w:rsid w:val="00D94BBF"/>
    <w:rsid w:val="00D94F2D"/>
    <w:rsid w:val="00D9578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D4C"/>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B96"/>
    <w:rsid w:val="00DB5D19"/>
    <w:rsid w:val="00DB5E5A"/>
    <w:rsid w:val="00DB6958"/>
    <w:rsid w:val="00DB7680"/>
    <w:rsid w:val="00DC0778"/>
    <w:rsid w:val="00DC1118"/>
    <w:rsid w:val="00DC1485"/>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221"/>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3182"/>
    <w:rsid w:val="00DE4754"/>
    <w:rsid w:val="00DE4D74"/>
    <w:rsid w:val="00DE5363"/>
    <w:rsid w:val="00DE5779"/>
    <w:rsid w:val="00DE59DC"/>
    <w:rsid w:val="00DE5B06"/>
    <w:rsid w:val="00DE5D45"/>
    <w:rsid w:val="00DE6908"/>
    <w:rsid w:val="00DE6E74"/>
    <w:rsid w:val="00DE6F84"/>
    <w:rsid w:val="00DE72BC"/>
    <w:rsid w:val="00DE75D6"/>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C1A"/>
    <w:rsid w:val="00E00DBC"/>
    <w:rsid w:val="00E016E3"/>
    <w:rsid w:val="00E01750"/>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9BA"/>
    <w:rsid w:val="00E25D42"/>
    <w:rsid w:val="00E26B01"/>
    <w:rsid w:val="00E26E11"/>
    <w:rsid w:val="00E2708F"/>
    <w:rsid w:val="00E27094"/>
    <w:rsid w:val="00E27571"/>
    <w:rsid w:val="00E27A2C"/>
    <w:rsid w:val="00E27E4F"/>
    <w:rsid w:val="00E27F68"/>
    <w:rsid w:val="00E27FF0"/>
    <w:rsid w:val="00E3007A"/>
    <w:rsid w:val="00E30D34"/>
    <w:rsid w:val="00E3162A"/>
    <w:rsid w:val="00E317E3"/>
    <w:rsid w:val="00E31DA8"/>
    <w:rsid w:val="00E32642"/>
    <w:rsid w:val="00E32662"/>
    <w:rsid w:val="00E330C8"/>
    <w:rsid w:val="00E335F4"/>
    <w:rsid w:val="00E33AA6"/>
    <w:rsid w:val="00E33AC3"/>
    <w:rsid w:val="00E34035"/>
    <w:rsid w:val="00E344A1"/>
    <w:rsid w:val="00E349B2"/>
    <w:rsid w:val="00E34EF3"/>
    <w:rsid w:val="00E35267"/>
    <w:rsid w:val="00E3571C"/>
    <w:rsid w:val="00E35D0B"/>
    <w:rsid w:val="00E36570"/>
    <w:rsid w:val="00E37ABD"/>
    <w:rsid w:val="00E37BF9"/>
    <w:rsid w:val="00E37D4D"/>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A59"/>
    <w:rsid w:val="00E641E1"/>
    <w:rsid w:val="00E6430C"/>
    <w:rsid w:val="00E643CC"/>
    <w:rsid w:val="00E6442B"/>
    <w:rsid w:val="00E646A1"/>
    <w:rsid w:val="00E6540B"/>
    <w:rsid w:val="00E6581B"/>
    <w:rsid w:val="00E65EBB"/>
    <w:rsid w:val="00E67614"/>
    <w:rsid w:val="00E700C7"/>
    <w:rsid w:val="00E70640"/>
    <w:rsid w:val="00E70F0C"/>
    <w:rsid w:val="00E71C21"/>
    <w:rsid w:val="00E72FA3"/>
    <w:rsid w:val="00E7441A"/>
    <w:rsid w:val="00E74B74"/>
    <w:rsid w:val="00E74D79"/>
    <w:rsid w:val="00E75672"/>
    <w:rsid w:val="00E75F0E"/>
    <w:rsid w:val="00E76749"/>
    <w:rsid w:val="00E7682B"/>
    <w:rsid w:val="00E76AE9"/>
    <w:rsid w:val="00E76B01"/>
    <w:rsid w:val="00E76DC6"/>
    <w:rsid w:val="00E775E5"/>
    <w:rsid w:val="00E779CD"/>
    <w:rsid w:val="00E803C9"/>
    <w:rsid w:val="00E8096F"/>
    <w:rsid w:val="00E80B92"/>
    <w:rsid w:val="00E80FA8"/>
    <w:rsid w:val="00E810EE"/>
    <w:rsid w:val="00E817F6"/>
    <w:rsid w:val="00E81A9B"/>
    <w:rsid w:val="00E81F37"/>
    <w:rsid w:val="00E82D2A"/>
    <w:rsid w:val="00E8317C"/>
    <w:rsid w:val="00E8406A"/>
    <w:rsid w:val="00E851D6"/>
    <w:rsid w:val="00E86340"/>
    <w:rsid w:val="00E86CE6"/>
    <w:rsid w:val="00E86E94"/>
    <w:rsid w:val="00E87A29"/>
    <w:rsid w:val="00E87AC6"/>
    <w:rsid w:val="00E87BDA"/>
    <w:rsid w:val="00E9009A"/>
    <w:rsid w:val="00E901FD"/>
    <w:rsid w:val="00E912E3"/>
    <w:rsid w:val="00E914EE"/>
    <w:rsid w:val="00E9201B"/>
    <w:rsid w:val="00E92094"/>
    <w:rsid w:val="00E92140"/>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93C"/>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126E"/>
    <w:rsid w:val="00EB1369"/>
    <w:rsid w:val="00EB1882"/>
    <w:rsid w:val="00EB1DB6"/>
    <w:rsid w:val="00EB2034"/>
    <w:rsid w:val="00EB26A6"/>
    <w:rsid w:val="00EB2939"/>
    <w:rsid w:val="00EB2D9B"/>
    <w:rsid w:val="00EB3156"/>
    <w:rsid w:val="00EB31B5"/>
    <w:rsid w:val="00EB391E"/>
    <w:rsid w:val="00EB3D2B"/>
    <w:rsid w:val="00EB3E0F"/>
    <w:rsid w:val="00EB3F20"/>
    <w:rsid w:val="00EB4095"/>
    <w:rsid w:val="00EB41C3"/>
    <w:rsid w:val="00EB48CB"/>
    <w:rsid w:val="00EB565B"/>
    <w:rsid w:val="00EB5E9B"/>
    <w:rsid w:val="00EB6A29"/>
    <w:rsid w:val="00EB75FB"/>
    <w:rsid w:val="00EC0114"/>
    <w:rsid w:val="00EC03B8"/>
    <w:rsid w:val="00EC08E5"/>
    <w:rsid w:val="00EC0900"/>
    <w:rsid w:val="00EC150F"/>
    <w:rsid w:val="00EC15E0"/>
    <w:rsid w:val="00EC1AC0"/>
    <w:rsid w:val="00EC1C3B"/>
    <w:rsid w:val="00EC1F2C"/>
    <w:rsid w:val="00EC25E1"/>
    <w:rsid w:val="00EC292B"/>
    <w:rsid w:val="00EC2B66"/>
    <w:rsid w:val="00EC3593"/>
    <w:rsid w:val="00EC373D"/>
    <w:rsid w:val="00EC3B6B"/>
    <w:rsid w:val="00EC4BBD"/>
    <w:rsid w:val="00EC4D5D"/>
    <w:rsid w:val="00EC62DD"/>
    <w:rsid w:val="00EC6512"/>
    <w:rsid w:val="00EC6865"/>
    <w:rsid w:val="00EC727A"/>
    <w:rsid w:val="00ED089E"/>
    <w:rsid w:val="00ED09B5"/>
    <w:rsid w:val="00ED0BD0"/>
    <w:rsid w:val="00ED0C31"/>
    <w:rsid w:val="00ED0F62"/>
    <w:rsid w:val="00ED0FF1"/>
    <w:rsid w:val="00ED18CA"/>
    <w:rsid w:val="00ED1A47"/>
    <w:rsid w:val="00ED1A7F"/>
    <w:rsid w:val="00ED1F53"/>
    <w:rsid w:val="00ED23CD"/>
    <w:rsid w:val="00ED24B3"/>
    <w:rsid w:val="00ED2536"/>
    <w:rsid w:val="00ED3199"/>
    <w:rsid w:val="00ED57FA"/>
    <w:rsid w:val="00ED5DB2"/>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2E34"/>
    <w:rsid w:val="00EE345B"/>
    <w:rsid w:val="00EE3729"/>
    <w:rsid w:val="00EE3D53"/>
    <w:rsid w:val="00EE3D9B"/>
    <w:rsid w:val="00EE437F"/>
    <w:rsid w:val="00EE440B"/>
    <w:rsid w:val="00EE4A0B"/>
    <w:rsid w:val="00EE4B48"/>
    <w:rsid w:val="00EE51B2"/>
    <w:rsid w:val="00EE5852"/>
    <w:rsid w:val="00EE744C"/>
    <w:rsid w:val="00EF1380"/>
    <w:rsid w:val="00EF1667"/>
    <w:rsid w:val="00EF1C4F"/>
    <w:rsid w:val="00EF258D"/>
    <w:rsid w:val="00EF2C43"/>
    <w:rsid w:val="00EF2E93"/>
    <w:rsid w:val="00EF320D"/>
    <w:rsid w:val="00EF40C8"/>
    <w:rsid w:val="00EF425C"/>
    <w:rsid w:val="00EF4B21"/>
    <w:rsid w:val="00EF4BE3"/>
    <w:rsid w:val="00EF4F8E"/>
    <w:rsid w:val="00EF4FFA"/>
    <w:rsid w:val="00EF544B"/>
    <w:rsid w:val="00EF5B81"/>
    <w:rsid w:val="00EF5BFB"/>
    <w:rsid w:val="00EF6445"/>
    <w:rsid w:val="00EF6EC0"/>
    <w:rsid w:val="00EF7512"/>
    <w:rsid w:val="00F001C9"/>
    <w:rsid w:val="00F00236"/>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30B"/>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207"/>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65"/>
    <w:rsid w:val="00F404FB"/>
    <w:rsid w:val="00F41C82"/>
    <w:rsid w:val="00F41DE7"/>
    <w:rsid w:val="00F42870"/>
    <w:rsid w:val="00F43B28"/>
    <w:rsid w:val="00F43DBE"/>
    <w:rsid w:val="00F43E7E"/>
    <w:rsid w:val="00F43F32"/>
    <w:rsid w:val="00F43F6A"/>
    <w:rsid w:val="00F44E85"/>
    <w:rsid w:val="00F45252"/>
    <w:rsid w:val="00F45B76"/>
    <w:rsid w:val="00F45FF4"/>
    <w:rsid w:val="00F46F69"/>
    <w:rsid w:val="00F47383"/>
    <w:rsid w:val="00F474A2"/>
    <w:rsid w:val="00F47CE1"/>
    <w:rsid w:val="00F50206"/>
    <w:rsid w:val="00F509FF"/>
    <w:rsid w:val="00F50E68"/>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C8E"/>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BB4"/>
    <w:rsid w:val="00F90C19"/>
    <w:rsid w:val="00F90FF2"/>
    <w:rsid w:val="00F91175"/>
    <w:rsid w:val="00F92017"/>
    <w:rsid w:val="00F92DE2"/>
    <w:rsid w:val="00F9314E"/>
    <w:rsid w:val="00F93425"/>
    <w:rsid w:val="00F935EF"/>
    <w:rsid w:val="00F943F4"/>
    <w:rsid w:val="00F94500"/>
    <w:rsid w:val="00F94F76"/>
    <w:rsid w:val="00F9568B"/>
    <w:rsid w:val="00F95E9D"/>
    <w:rsid w:val="00F965EE"/>
    <w:rsid w:val="00F96718"/>
    <w:rsid w:val="00F96762"/>
    <w:rsid w:val="00F96818"/>
    <w:rsid w:val="00F96BD8"/>
    <w:rsid w:val="00F970FC"/>
    <w:rsid w:val="00F972DE"/>
    <w:rsid w:val="00F97587"/>
    <w:rsid w:val="00F9798D"/>
    <w:rsid w:val="00F97AB7"/>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4D1"/>
    <w:rsid w:val="00FA5731"/>
    <w:rsid w:val="00FA69B3"/>
    <w:rsid w:val="00FA69E2"/>
    <w:rsid w:val="00FA71CF"/>
    <w:rsid w:val="00FA7316"/>
    <w:rsid w:val="00FB072B"/>
    <w:rsid w:val="00FB09E3"/>
    <w:rsid w:val="00FB155E"/>
    <w:rsid w:val="00FB1FCB"/>
    <w:rsid w:val="00FB3463"/>
    <w:rsid w:val="00FB3474"/>
    <w:rsid w:val="00FB3673"/>
    <w:rsid w:val="00FB37A7"/>
    <w:rsid w:val="00FB3B6A"/>
    <w:rsid w:val="00FB4B89"/>
    <w:rsid w:val="00FB51BF"/>
    <w:rsid w:val="00FB5B02"/>
    <w:rsid w:val="00FB5F8B"/>
    <w:rsid w:val="00FB5FDF"/>
    <w:rsid w:val="00FB62DD"/>
    <w:rsid w:val="00FB6905"/>
    <w:rsid w:val="00FB6DFC"/>
    <w:rsid w:val="00FB728F"/>
    <w:rsid w:val="00FB7A57"/>
    <w:rsid w:val="00FB7E90"/>
    <w:rsid w:val="00FC0519"/>
    <w:rsid w:val="00FC0AA6"/>
    <w:rsid w:val="00FC19D6"/>
    <w:rsid w:val="00FC1B70"/>
    <w:rsid w:val="00FC1E9B"/>
    <w:rsid w:val="00FC24A5"/>
    <w:rsid w:val="00FC2A86"/>
    <w:rsid w:val="00FC2E42"/>
    <w:rsid w:val="00FC3639"/>
    <w:rsid w:val="00FC4A16"/>
    <w:rsid w:val="00FC4BDA"/>
    <w:rsid w:val="00FC50BF"/>
    <w:rsid w:val="00FC5551"/>
    <w:rsid w:val="00FC5E20"/>
    <w:rsid w:val="00FC5F4D"/>
    <w:rsid w:val="00FC6D77"/>
    <w:rsid w:val="00FC7CF2"/>
    <w:rsid w:val="00FC7E77"/>
    <w:rsid w:val="00FD01F0"/>
    <w:rsid w:val="00FD121C"/>
    <w:rsid w:val="00FD187D"/>
    <w:rsid w:val="00FD1AFA"/>
    <w:rsid w:val="00FD2D8C"/>
    <w:rsid w:val="00FD303B"/>
    <w:rsid w:val="00FD37C8"/>
    <w:rsid w:val="00FD3A54"/>
    <w:rsid w:val="00FD48E2"/>
    <w:rsid w:val="00FD4EC1"/>
    <w:rsid w:val="00FD4F52"/>
    <w:rsid w:val="00FD4FD2"/>
    <w:rsid w:val="00FD53F7"/>
    <w:rsid w:val="00FD553D"/>
    <w:rsid w:val="00FD57DA"/>
    <w:rsid w:val="00FD582B"/>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23ED"/>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18"/>
    <w:rsid w:val="00FF2BE6"/>
    <w:rsid w:val="00FF2FC0"/>
    <w:rsid w:val="00FF310B"/>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2.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3.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4.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572</TotalTime>
  <Pages>37</Pages>
  <Words>48677</Words>
  <Characters>277464</Characters>
  <Application>Microsoft Office Word</Application>
  <DocSecurity>0</DocSecurity>
  <Lines>2312</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45</cp:revision>
  <dcterms:created xsi:type="dcterms:W3CDTF">2025-10-03T17:20:00Z</dcterms:created>
  <dcterms:modified xsi:type="dcterms:W3CDTF">2025-11-0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KlKWiNVA"/&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